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A437EC" w14:textId="77777777" w:rsidR="005C7403" w:rsidRDefault="002C3AB0">
      <w:r>
        <w:t>EPIG-</w:t>
      </w:r>
      <w:proofErr w:type="spellStart"/>
      <w:r>
        <w:t>Seq</w:t>
      </w:r>
      <w:proofErr w:type="spellEnd"/>
      <w:r>
        <w:t>: Extracting Pattern</w:t>
      </w:r>
      <w:r w:rsidR="00A05F0E">
        <w:t>s and Identifying Co-expressed G</w:t>
      </w:r>
      <w:r>
        <w:t>enes from RNA-</w:t>
      </w:r>
      <w:proofErr w:type="spellStart"/>
      <w:r>
        <w:t>Seq</w:t>
      </w:r>
      <w:proofErr w:type="spellEnd"/>
      <w:r w:rsidR="005E2B9F">
        <w:t xml:space="preserve"> Data</w:t>
      </w:r>
    </w:p>
    <w:p w14:paraId="27021DE5" w14:textId="77777777" w:rsidR="002C3AB0" w:rsidRDefault="002C3AB0"/>
    <w:p w14:paraId="1741A6C5" w14:textId="77777777" w:rsidR="002C3AB0" w:rsidRDefault="002C3AB0"/>
    <w:p w14:paraId="4CA79F78" w14:textId="0B6908BF" w:rsidR="002C3AB0" w:rsidRDefault="00EF5EAF">
      <w:r>
        <w:t>Jianying Li</w:t>
      </w:r>
      <w:r w:rsidR="00D45648">
        <w:t xml:space="preserve"> </w:t>
      </w:r>
      <w:r w:rsidR="002C3AB0">
        <w:t xml:space="preserve">and </w:t>
      </w:r>
      <w:r>
        <w:t>Pierre R. Bushel</w:t>
      </w:r>
    </w:p>
    <w:p w14:paraId="559D9882" w14:textId="77777777" w:rsidR="002C3AB0" w:rsidRDefault="002C3AB0"/>
    <w:p w14:paraId="19F08BDF" w14:textId="77777777" w:rsidR="002C3AB0" w:rsidRDefault="002C3AB0"/>
    <w:p w14:paraId="3C3298EB" w14:textId="77777777" w:rsidR="002C3AB0" w:rsidRDefault="002C3AB0">
      <w:r>
        <w:br w:type="page"/>
      </w:r>
    </w:p>
    <w:p w14:paraId="7C213DF8" w14:textId="77777777" w:rsidR="002C3AB0" w:rsidRDefault="00093C99" w:rsidP="00093C99">
      <w:pPr>
        <w:spacing w:line="360" w:lineRule="auto"/>
      </w:pPr>
      <w:r>
        <w:lastRenderedPageBreak/>
        <w:t>Abstract</w:t>
      </w:r>
    </w:p>
    <w:p w14:paraId="225341B1" w14:textId="3658A141" w:rsidR="00E42B7D" w:rsidRDefault="00340CCA" w:rsidP="00E42B7D">
      <w:pPr>
        <w:spacing w:line="360" w:lineRule="auto"/>
      </w:pPr>
      <w:r>
        <w:t>RNA-sequencing (RNA-</w:t>
      </w:r>
      <w:proofErr w:type="spellStart"/>
      <w:r>
        <w:t>s</w:t>
      </w:r>
      <w:r w:rsidR="00E42B7D">
        <w:t>eq</w:t>
      </w:r>
      <w:proofErr w:type="spellEnd"/>
      <w:r w:rsidR="00E42B7D">
        <w:t>) provides genome-wide representation of gene expression.  RNA-</w:t>
      </w:r>
      <w:proofErr w:type="spellStart"/>
      <w:r w:rsidR="00E42B7D">
        <w:t>Seq</w:t>
      </w:r>
      <w:proofErr w:type="spellEnd"/>
      <w:r w:rsidR="00E42B7D">
        <w:t xml:space="preserve"> </w:t>
      </w:r>
      <w:r w:rsidR="00E47537">
        <w:t xml:space="preserve">data </w:t>
      </w:r>
      <w:r w:rsidR="00D12497">
        <w:t>is count-based rendering many normal distribution models inappropriate</w:t>
      </w:r>
      <w:r w:rsidR="00E42B7D">
        <w:t xml:space="preserve">.  We adapted our extracting patterns and identifying co-expressed </w:t>
      </w:r>
      <w:r w:rsidR="00D55E87">
        <w:t xml:space="preserve">genes </w:t>
      </w:r>
      <w:r>
        <w:t>methodology for RNA-</w:t>
      </w:r>
      <w:proofErr w:type="spellStart"/>
      <w:r>
        <w:t>s</w:t>
      </w:r>
      <w:r w:rsidR="00E42B7D">
        <w:t>eq</w:t>
      </w:r>
      <w:proofErr w:type="spellEnd"/>
      <w:r w:rsidR="00E42B7D">
        <w:t xml:space="preserve"> (EPIG-</w:t>
      </w:r>
      <w:proofErr w:type="spellStart"/>
      <w:r w:rsidR="00E42B7D">
        <w:t>Seq</w:t>
      </w:r>
      <w:proofErr w:type="spellEnd"/>
      <w:r w:rsidR="00E42B7D">
        <w:t xml:space="preserve">).  </w:t>
      </w:r>
      <w:r w:rsidR="00E83DFF">
        <w:t xml:space="preserve">To identify patterns, </w:t>
      </w:r>
      <w:r w:rsidR="00A84597">
        <w:t xml:space="preserve">a </w:t>
      </w:r>
      <w:r w:rsidR="005E1994">
        <w:t>count-based correlation</w:t>
      </w:r>
      <w:r w:rsidR="00E42B7D">
        <w:t xml:space="preserve"> </w:t>
      </w:r>
      <w:r w:rsidR="005E1994">
        <w:t>measures</w:t>
      </w:r>
      <w:r w:rsidR="002C4932">
        <w:t xml:space="preserve"> similarity</w:t>
      </w:r>
      <w:r w:rsidR="002C4932" w:rsidRPr="00F0733E">
        <w:t xml:space="preserve"> between </w:t>
      </w:r>
      <w:r w:rsidR="002C4932">
        <w:t>expression profiles</w:t>
      </w:r>
      <w:r w:rsidR="00E42B7D">
        <w:t xml:space="preserve">, a </w:t>
      </w:r>
      <w:proofErr w:type="spellStart"/>
      <w:r w:rsidR="006200EC">
        <w:t>quasipoisson</w:t>
      </w:r>
      <w:proofErr w:type="spellEnd"/>
      <w:r w:rsidR="006200EC">
        <w:t xml:space="preserve"> </w:t>
      </w:r>
      <w:r w:rsidR="00E42B7D">
        <w:t>model estimate</w:t>
      </w:r>
      <w:r w:rsidR="00D55E87">
        <w:t>s</w:t>
      </w:r>
      <w:r w:rsidR="00464DFA">
        <w:t xml:space="preserve"> </w:t>
      </w:r>
      <w:r w:rsidR="00E42B7D">
        <w:t xml:space="preserve">dispersion and </w:t>
      </w:r>
      <w:r w:rsidR="006200EC">
        <w:t>a location parameter</w:t>
      </w:r>
      <w:r w:rsidR="00E42B7D">
        <w:t xml:space="preserve"> </w:t>
      </w:r>
      <w:r w:rsidR="005E1994">
        <w:t>indicates</w:t>
      </w:r>
      <w:r w:rsidR="00E42B7D">
        <w:t xml:space="preserve"> the magnitude of </w:t>
      </w:r>
      <w:r w:rsidR="002C6B86">
        <w:t>differential expression</w:t>
      </w:r>
      <w:r w:rsidR="00E42B7D">
        <w:t xml:space="preserve">.  </w:t>
      </w:r>
      <w:r w:rsidR="00E42B7D" w:rsidRPr="00695156">
        <w:t>EPIG</w:t>
      </w:r>
      <w:r w:rsidR="00E42B7D">
        <w:t>-</w:t>
      </w:r>
      <w:proofErr w:type="spellStart"/>
      <w:r w:rsidR="00E42B7D">
        <w:t>Seq</w:t>
      </w:r>
      <w:proofErr w:type="spellEnd"/>
      <w:r w:rsidR="00E42B7D" w:rsidRPr="00695156">
        <w:t xml:space="preserve"> categ</w:t>
      </w:r>
      <w:r w:rsidR="00E42B7D">
        <w:t>orizes gene</w:t>
      </w:r>
      <w:r w:rsidR="00E83DFF">
        <w:t>s</w:t>
      </w:r>
      <w:r w:rsidR="00E42B7D">
        <w:t xml:space="preserve"> to the pattern</w:t>
      </w:r>
      <w:r w:rsidR="00316173">
        <w:t>s</w:t>
      </w:r>
      <w:r w:rsidR="00E42B7D" w:rsidRPr="00695156">
        <w:t xml:space="preserve"> </w:t>
      </w:r>
      <w:r w:rsidR="00316173">
        <w:t>that</w:t>
      </w:r>
      <w:r w:rsidR="00E83DFF">
        <w:t xml:space="preserve"> they </w:t>
      </w:r>
      <w:r w:rsidR="00E42B7D">
        <w:t>correlation</w:t>
      </w:r>
      <w:r w:rsidR="00E83DFF">
        <w:t xml:space="preserve"> with</w:t>
      </w:r>
      <w:r w:rsidR="00E42B7D">
        <w:t xml:space="preserve">.  </w:t>
      </w:r>
      <w:r w:rsidR="00C9313D" w:rsidRPr="00C9313D">
        <w:t>Using simulated data, we show that EPIG-</w:t>
      </w:r>
      <w:proofErr w:type="spellStart"/>
      <w:r w:rsidR="00C9313D" w:rsidRPr="00C9313D">
        <w:t>Seq</w:t>
      </w:r>
      <w:proofErr w:type="spellEnd"/>
      <w:r w:rsidR="00C9313D" w:rsidRPr="00C9313D">
        <w:t xml:space="preserve"> is superior to EPIG when the data is transformed by popular RNA-</w:t>
      </w:r>
      <w:proofErr w:type="spellStart"/>
      <w:r w:rsidR="00C9313D" w:rsidRPr="00C9313D">
        <w:t>Seq</w:t>
      </w:r>
      <w:proofErr w:type="spellEnd"/>
      <w:r w:rsidR="00C9313D" w:rsidRPr="00C9313D">
        <w:t xml:space="preserve"> normalization methods and performs equally as well as other pattern analysis methods when count data is used.  </w:t>
      </w:r>
      <w:r w:rsidR="00D55E87">
        <w:t>W</w:t>
      </w:r>
      <w:r w:rsidR="00585858">
        <w:t>e applied</w:t>
      </w:r>
      <w:r w:rsidR="00E42B7D">
        <w:t xml:space="preserve"> EPIG-</w:t>
      </w:r>
      <w:proofErr w:type="spellStart"/>
      <w:r w:rsidR="00E42B7D">
        <w:t>Seq</w:t>
      </w:r>
      <w:proofErr w:type="spellEnd"/>
      <w:r w:rsidR="00E42B7D">
        <w:t xml:space="preserve"> to </w:t>
      </w:r>
      <w:proofErr w:type="spellStart"/>
      <w:r w:rsidR="00D55E87">
        <w:t>toxicogenomics</w:t>
      </w:r>
      <w:proofErr w:type="spellEnd"/>
      <w:r w:rsidR="00D55E87">
        <w:t xml:space="preserve"> </w:t>
      </w:r>
      <w:r w:rsidR="00C9313D">
        <w:t xml:space="preserve">and cancer </w:t>
      </w:r>
      <w:r w:rsidR="00D55E87">
        <w:t>data</w:t>
      </w:r>
      <w:r w:rsidR="00E42B7D">
        <w:t>set</w:t>
      </w:r>
      <w:r w:rsidR="00C9313D">
        <w:t>s</w:t>
      </w:r>
      <w:r w:rsidR="00E42B7D">
        <w:t xml:space="preserve"> </w:t>
      </w:r>
      <w:r w:rsidR="00585858">
        <w:t>to</w:t>
      </w:r>
      <w:r w:rsidR="00E42B7D">
        <w:t xml:space="preserve"> identify co-expressed genes related to </w:t>
      </w:r>
      <w:r w:rsidR="00C9313D">
        <w:t>the underlying biology of the conditions</w:t>
      </w:r>
      <w:r w:rsidR="00E42B7D">
        <w:t>.  EPIG-</w:t>
      </w:r>
      <w:proofErr w:type="spellStart"/>
      <w:r w:rsidR="00E42B7D">
        <w:t>Seq</w:t>
      </w:r>
      <w:proofErr w:type="spellEnd"/>
      <w:r w:rsidR="00E42B7D">
        <w:t xml:space="preserve"> is available at: </w:t>
      </w:r>
      <w:r w:rsidR="00E42B7D" w:rsidRPr="000D1626">
        <w:t>www.niehs.nih.gov/research/resources/soft</w:t>
      </w:r>
      <w:r w:rsidR="00E42B7D">
        <w:t xml:space="preserve">ware/biostatistics/epig-seq.  </w:t>
      </w:r>
    </w:p>
    <w:p w14:paraId="6F0BDAAC" w14:textId="77777777" w:rsidR="00E42B7D" w:rsidRDefault="00340CCA">
      <w:r>
        <w:t>Key words: gene expression, RNA-</w:t>
      </w:r>
      <w:proofErr w:type="spellStart"/>
      <w:r>
        <w:t>seq</w:t>
      </w:r>
      <w:proofErr w:type="spellEnd"/>
      <w:r w:rsidR="00BB4C4B">
        <w:t xml:space="preserve">, clustering, pattern analysis, </w:t>
      </w:r>
      <w:proofErr w:type="spellStart"/>
      <w:r w:rsidR="00BB4C4B">
        <w:t>toxicogenomics</w:t>
      </w:r>
      <w:proofErr w:type="spellEnd"/>
      <w:r w:rsidR="00BB4C4B">
        <w:t>, EPIG</w:t>
      </w:r>
    </w:p>
    <w:p w14:paraId="34D0DB3E" w14:textId="77777777" w:rsidR="00E72CB8" w:rsidRDefault="00E72CB8">
      <w:r>
        <w:br w:type="page"/>
      </w:r>
    </w:p>
    <w:p w14:paraId="4B779C95" w14:textId="77777777" w:rsidR="005F320C" w:rsidRDefault="00E72CB8" w:rsidP="00093C99">
      <w:pPr>
        <w:spacing w:line="360" w:lineRule="auto"/>
      </w:pPr>
      <w:r>
        <w:lastRenderedPageBreak/>
        <w:t>Introduction</w:t>
      </w:r>
    </w:p>
    <w:p w14:paraId="46BEEFC6" w14:textId="77777777" w:rsidR="00E72CB8" w:rsidRDefault="00E72CB8" w:rsidP="00093C99">
      <w:pPr>
        <w:spacing w:line="360" w:lineRule="auto"/>
      </w:pPr>
    </w:p>
    <w:p w14:paraId="26014B22" w14:textId="2AAA1DD8" w:rsidR="00E72CB8" w:rsidRDefault="009F7338" w:rsidP="00093C99">
      <w:pPr>
        <w:spacing w:line="360" w:lineRule="auto"/>
      </w:pPr>
      <w:r>
        <w:t>The advantages of RNA-sequencing (RNA-</w:t>
      </w:r>
      <w:proofErr w:type="spellStart"/>
      <w:r>
        <w:t>Seq</w:t>
      </w:r>
      <w:proofErr w:type="spellEnd"/>
      <w:r>
        <w:t>) over microarray to measure gene expression have been widely reported (refs).  Recently, methods have been developed to analyze RNA-</w:t>
      </w:r>
      <w:proofErr w:type="spellStart"/>
      <w:r>
        <w:t>Seq</w:t>
      </w:r>
      <w:proofErr w:type="spellEnd"/>
      <w:r>
        <w:t xml:space="preserve"> data based on normalization of the read counts or using the raw count data (refs).  The former has advantages in that it </w:t>
      </w:r>
      <w:r w:rsidR="0028463E">
        <w:t xml:space="preserve">adjusts the data according to </w:t>
      </w:r>
      <w:r w:rsidR="00BD0FE7">
        <w:t>sequencing library size (read depth), accounts for the length of transcripts</w:t>
      </w:r>
      <w:r w:rsidR="0028463E">
        <w:t xml:space="preserve"> and </w:t>
      </w:r>
      <w:r>
        <w:t>allows the use of analysis tool designed specifically for microarray data.  However, normalized RNA-</w:t>
      </w:r>
      <w:proofErr w:type="spellStart"/>
      <w:r>
        <w:t>Seq</w:t>
      </w:r>
      <w:proofErr w:type="spellEnd"/>
      <w:r>
        <w:t xml:space="preserve"> data has limitations which can adversely impact the analysis</w:t>
      </w:r>
      <w:r w:rsidR="00BD0FE7">
        <w:t xml:space="preserve"> (inflated variation among replicates, zeros in the data, low and highly expressed genes squelching, etc.)</w:t>
      </w:r>
      <w:r w:rsidR="000646D4">
        <w:t xml:space="preserve"> and there is no clear </w:t>
      </w:r>
      <w:r w:rsidR="00F53967">
        <w:t>consensus</w:t>
      </w:r>
      <w:r w:rsidR="000646D4">
        <w:t xml:space="preserve"> of which normalization method is best (ref)</w:t>
      </w:r>
      <w:r>
        <w:t>.  On the other hand, using the raw read counts avoids</w:t>
      </w:r>
      <w:r w:rsidR="0028463E">
        <w:t xml:space="preserve"> the </w:t>
      </w:r>
      <w:r w:rsidR="00F53967">
        <w:t>shortcomings</w:t>
      </w:r>
      <w:r w:rsidR="0028463E">
        <w:t xml:space="preserve"> of</w:t>
      </w:r>
      <w:r>
        <w:t xml:space="preserve"> normaliz</w:t>
      </w:r>
      <w:r w:rsidR="00A83EA6">
        <w:t>ation</w:t>
      </w:r>
      <w:r>
        <w:t xml:space="preserve"> but requires modeling of the data to </w:t>
      </w:r>
      <w:r w:rsidR="00A83EA6">
        <w:t>estimate</w:t>
      </w:r>
      <w:r>
        <w:t xml:space="preserve"> </w:t>
      </w:r>
      <w:proofErr w:type="spellStart"/>
      <w:r>
        <w:t>overdisper</w:t>
      </w:r>
      <w:ins w:id="0" w:author="sysprep" w:date="2015-04-14T13:32:00Z">
        <w:r w:rsidR="00244649">
          <w:t>s</w:t>
        </w:r>
      </w:ins>
      <w:r>
        <w:t>ion</w:t>
      </w:r>
      <w:proofErr w:type="spellEnd"/>
      <w:r w:rsidR="0028463E">
        <w:t xml:space="preserve">, accounting </w:t>
      </w:r>
      <w:r w:rsidR="00BD0FE7">
        <w:t>for</w:t>
      </w:r>
      <w:r w:rsidR="0028463E">
        <w:t xml:space="preserve"> the read depth</w:t>
      </w:r>
      <w:r>
        <w:t xml:space="preserve"> and </w:t>
      </w:r>
      <w:r w:rsidR="00140CD2">
        <w:t>filtering</w:t>
      </w:r>
      <w:r>
        <w:t xml:space="preserve"> to avoid cases of inflated zeros.</w:t>
      </w:r>
      <w:r w:rsidR="001C65C7">
        <w:t xml:space="preserve">  In addition, statistical models of count data based on Poisson or negative-binomial distributions can be severely impacted by outliers in the data </w:t>
      </w:r>
      <w:r w:rsidR="00BD0FE7">
        <w:t>although recently developed approach</w:t>
      </w:r>
      <w:r w:rsidR="00546063">
        <w:t>es</w:t>
      </w:r>
      <w:r w:rsidR="00BD0FE7">
        <w:t xml:space="preserve"> </w:t>
      </w:r>
      <w:r w:rsidR="00F53967">
        <w:t xml:space="preserve">overcomes this pitfall by analyzing the data with a </w:t>
      </w:r>
      <w:r w:rsidR="00546063">
        <w:t xml:space="preserve">log-linear model or </w:t>
      </w:r>
      <w:proofErr w:type="spellStart"/>
      <w:r w:rsidR="00F53967">
        <w:t>Wicoxon</w:t>
      </w:r>
      <w:proofErr w:type="spellEnd"/>
      <w:r w:rsidR="00F53967">
        <w:t xml:space="preserve"> statistic and resampling in a non-parametric manner</w:t>
      </w:r>
      <w:r w:rsidR="00BD0FE7">
        <w:t xml:space="preserve"> </w:t>
      </w:r>
      <w:r w:rsidR="001C65C7">
        <w:t>(</w:t>
      </w:r>
      <w:r w:rsidR="00546063" w:rsidRPr="00546063">
        <w:t>Biostatistics. 2012 Jul</w:t>
      </w:r>
      <w:proofErr w:type="gramStart"/>
      <w:r w:rsidR="00546063" w:rsidRPr="00546063">
        <w:t>;13</w:t>
      </w:r>
      <w:proofErr w:type="gramEnd"/>
      <w:r w:rsidR="00546063" w:rsidRPr="00546063">
        <w:t xml:space="preserve">(3):523-38. </w:t>
      </w:r>
      <w:proofErr w:type="spellStart"/>
      <w:r w:rsidR="00546063" w:rsidRPr="00546063">
        <w:t>doi</w:t>
      </w:r>
      <w:proofErr w:type="spellEnd"/>
      <w:r w:rsidR="00546063" w:rsidRPr="00546063">
        <w:t>: 10.1093/biostatistics/kxr031</w:t>
      </w:r>
      <w:r w:rsidR="00546063">
        <w:t xml:space="preserve">, </w:t>
      </w:r>
      <w:proofErr w:type="spellStart"/>
      <w:r w:rsidR="001C58B8">
        <w:t>SAM</w:t>
      </w:r>
      <w:r w:rsidR="006341C2">
        <w:t>Seq</w:t>
      </w:r>
      <w:proofErr w:type="spellEnd"/>
      <w:r w:rsidR="006341C2">
        <w:t xml:space="preserve">: </w:t>
      </w:r>
      <w:r w:rsidR="001C65C7" w:rsidRPr="001C65C7">
        <w:t xml:space="preserve">Stat Methods Med Res. 2013 Oct;22(5):519-36. </w:t>
      </w:r>
      <w:proofErr w:type="spellStart"/>
      <w:r w:rsidR="001C65C7" w:rsidRPr="001C65C7">
        <w:t>doi</w:t>
      </w:r>
      <w:proofErr w:type="spellEnd"/>
      <w:r w:rsidR="001C65C7" w:rsidRPr="001C65C7">
        <w:t>: 10.1177/0962280211428386</w:t>
      </w:r>
      <w:r w:rsidR="00BD0FE7">
        <w:t xml:space="preserve">).  Unfortunately, there is a </w:t>
      </w:r>
      <w:r w:rsidR="00C27DAB">
        <w:t>paucity</w:t>
      </w:r>
      <w:r w:rsidR="00BD0FE7">
        <w:t xml:space="preserve"> of methodologies that </w:t>
      </w:r>
      <w:r w:rsidR="00C27DAB">
        <w:t xml:space="preserve">can identify </w:t>
      </w:r>
      <w:r w:rsidR="00CB4CAE">
        <w:t xml:space="preserve">correlated </w:t>
      </w:r>
      <w:r w:rsidR="00C27DAB">
        <w:t>gene expression pattern</w:t>
      </w:r>
      <w:r w:rsidR="00CB4CAE">
        <w:t>s</w:t>
      </w:r>
      <w:r w:rsidR="00C27DAB">
        <w:t xml:space="preserve"> from RNA-</w:t>
      </w:r>
      <w:proofErr w:type="spellStart"/>
      <w:r w:rsidR="00C27DAB">
        <w:t>Seq</w:t>
      </w:r>
      <w:proofErr w:type="spellEnd"/>
      <w:r w:rsidR="00C27DAB">
        <w:t xml:space="preserve"> count data across biological conditions (i.e., time course, dose response, multiclass study designs).</w:t>
      </w:r>
    </w:p>
    <w:p w14:paraId="1AAC26C7" w14:textId="77777777" w:rsidR="0093244E" w:rsidRDefault="0093244E" w:rsidP="00093C99">
      <w:pPr>
        <w:spacing w:line="360" w:lineRule="auto"/>
      </w:pPr>
    </w:p>
    <w:p w14:paraId="59586873" w14:textId="77777777" w:rsidR="0093244E" w:rsidRDefault="0093244E" w:rsidP="00093C99">
      <w:pPr>
        <w:spacing w:line="360" w:lineRule="auto"/>
      </w:pPr>
      <w:r>
        <w:t>Extracting patterns and identifying co-expressed genes (EPIG) was designed for microarray data to detecting genes with similar expression profiles across biological conditions (ref).  EPIG uses Pearson correlation to group genes by similarity of expression ac</w:t>
      </w:r>
      <w:r w:rsidR="001E546C">
        <w:t>ross treatment groups, a signal-to-</w:t>
      </w:r>
      <w:r>
        <w:t xml:space="preserve">noise ratio </w:t>
      </w:r>
      <w:r w:rsidR="001E546C">
        <w:t xml:space="preserve">(SNR) to </w:t>
      </w:r>
      <w:r w:rsidR="001E546C" w:rsidRPr="001E546C">
        <w:t xml:space="preserve">compare the level of a </w:t>
      </w:r>
      <w:r w:rsidR="001E546C">
        <w:t>genes expression</w:t>
      </w:r>
      <w:r w:rsidR="001E546C" w:rsidRPr="001E546C">
        <w:t xml:space="preserve"> </w:t>
      </w:r>
      <w:r w:rsidR="001E546C">
        <w:t>to background</w:t>
      </w:r>
      <w:r w:rsidR="001E546C" w:rsidRPr="001E546C">
        <w:t xml:space="preserve"> noise</w:t>
      </w:r>
      <w:r w:rsidR="001E546C">
        <w:t xml:space="preserve"> and magnitude of change to assess the level of differential gene expression between test samples and controls/baseline.</w:t>
      </w:r>
      <w:r w:rsidR="00ED0A06">
        <w:t xml:space="preserve">  Normalizing RNA-</w:t>
      </w:r>
      <w:proofErr w:type="spellStart"/>
      <w:r w:rsidR="00ED0A06">
        <w:t>Seq</w:t>
      </w:r>
      <w:proofErr w:type="spellEnd"/>
      <w:r w:rsidR="00ED0A06">
        <w:t xml:space="preserve"> data to transform it into microarray gene expression space permits it to be analyzed by EPIG but comes with the aforementioned caveats.  </w:t>
      </w:r>
    </w:p>
    <w:p w14:paraId="2FABDA8C" w14:textId="77777777" w:rsidR="00AD6F0C" w:rsidRDefault="00AD6F0C" w:rsidP="00093C99">
      <w:pPr>
        <w:spacing w:line="360" w:lineRule="auto"/>
      </w:pPr>
    </w:p>
    <w:p w14:paraId="6EEBED5F" w14:textId="3B072E24" w:rsidR="00AD6F0C" w:rsidRDefault="00AD6F0C" w:rsidP="00093C99">
      <w:pPr>
        <w:spacing w:line="360" w:lineRule="auto"/>
      </w:pPr>
      <w:r>
        <w:lastRenderedPageBreak/>
        <w:t xml:space="preserve">We </w:t>
      </w:r>
      <w:r w:rsidR="00A84DA2">
        <w:t>a</w:t>
      </w:r>
      <w:r w:rsidR="00A84DA2" w:rsidRPr="00A84DA2">
        <w:t xml:space="preserve">dapted </w:t>
      </w:r>
      <w:r w:rsidR="00A84DA2">
        <w:t>the EPIG</w:t>
      </w:r>
      <w:r w:rsidR="00A84DA2" w:rsidRPr="00A84DA2">
        <w:t xml:space="preserve"> methodology for the identification of co-expressed genes from RNA-</w:t>
      </w:r>
      <w:proofErr w:type="spellStart"/>
      <w:r w:rsidR="00A84DA2" w:rsidRPr="00A84DA2">
        <w:t>Seq</w:t>
      </w:r>
      <w:proofErr w:type="spellEnd"/>
      <w:r w:rsidR="00A84DA2" w:rsidRPr="00A84DA2">
        <w:t xml:space="preserve"> data</w:t>
      </w:r>
      <w:r w:rsidR="00A84DA2">
        <w:t xml:space="preserve"> (EPIG-</w:t>
      </w:r>
      <w:proofErr w:type="spellStart"/>
      <w:r w:rsidR="00A84DA2">
        <w:t>Seq</w:t>
      </w:r>
      <w:proofErr w:type="spellEnd"/>
      <w:r w:rsidR="00A84DA2">
        <w:t xml:space="preserve">).  </w:t>
      </w:r>
      <w:r w:rsidR="00A84DA2" w:rsidRPr="00A84DA2">
        <w:t xml:space="preserve">Patterns of gene expression across experimental groups </w:t>
      </w:r>
      <w:r w:rsidR="00B0116A">
        <w:t>are</w:t>
      </w:r>
      <w:r w:rsidR="00A84DA2" w:rsidRPr="00A84DA2">
        <w:t xml:space="preserve"> determined using a </w:t>
      </w:r>
      <w:r w:rsidR="007B7154">
        <w:rPr>
          <w:lang w:val="en-GB"/>
        </w:rPr>
        <w:t xml:space="preserve">similarity measure for count data (ref) </w:t>
      </w:r>
      <w:r w:rsidR="00A84DA2" w:rsidRPr="00A84DA2">
        <w:t xml:space="preserve">to ascertain similarity between expression profiles, a </w:t>
      </w:r>
      <w:proofErr w:type="spellStart"/>
      <w:r w:rsidR="006200EC" w:rsidRPr="00A84DA2">
        <w:t>quasi</w:t>
      </w:r>
      <w:r w:rsidR="006200EC">
        <w:t>poisson</w:t>
      </w:r>
      <w:proofErr w:type="spellEnd"/>
      <w:r w:rsidR="006200EC" w:rsidRPr="00A84DA2">
        <w:t xml:space="preserve"> </w:t>
      </w:r>
      <w:r w:rsidR="00A84DA2" w:rsidRPr="00A84DA2">
        <w:t xml:space="preserve">model </w:t>
      </w:r>
      <w:r w:rsidR="007B7154">
        <w:t xml:space="preserve">(ref) </w:t>
      </w:r>
      <w:r w:rsidR="00A84DA2" w:rsidRPr="00A84DA2">
        <w:t xml:space="preserve">to estimate </w:t>
      </w:r>
      <w:proofErr w:type="spellStart"/>
      <w:r w:rsidR="00A84DA2" w:rsidRPr="00A84DA2">
        <w:t>overdispersion</w:t>
      </w:r>
      <w:proofErr w:type="spellEnd"/>
      <w:r w:rsidR="00B0116A">
        <w:t xml:space="preserve"> in the data</w:t>
      </w:r>
      <w:r w:rsidR="00A84DA2" w:rsidRPr="00A84DA2">
        <w:t xml:space="preserve"> and </w:t>
      </w:r>
      <w:r w:rsidR="006200EC">
        <w:t>a location parameter</w:t>
      </w:r>
      <w:r w:rsidR="007B7154">
        <w:t xml:space="preserve"> </w:t>
      </w:r>
      <w:r w:rsidR="00A84DA2" w:rsidRPr="00A84DA2">
        <w:t xml:space="preserve">as a measure of the magnitude of difference between </w:t>
      </w:r>
      <w:r w:rsidR="00B0116A">
        <w:t>test samples and control/baseline</w:t>
      </w:r>
      <w:r w:rsidR="00A84DA2" w:rsidRPr="00A84DA2">
        <w:t>.  EPIG-</w:t>
      </w:r>
      <w:proofErr w:type="spellStart"/>
      <w:r w:rsidR="00A84DA2" w:rsidRPr="00A84DA2">
        <w:t>Seq</w:t>
      </w:r>
      <w:proofErr w:type="spellEnd"/>
      <w:r w:rsidR="00A84DA2" w:rsidRPr="00A84DA2">
        <w:t xml:space="preserve"> then categorizes each gene </w:t>
      </w:r>
      <w:r w:rsidR="00B0116A">
        <w:t xml:space="preserve">expression profile </w:t>
      </w:r>
      <w:r w:rsidR="00A84DA2" w:rsidRPr="00A84DA2">
        <w:t>to the pattern for which it has the highest correlation.</w:t>
      </w:r>
      <w:r w:rsidR="002757A6">
        <w:t xml:space="preserve">  The EPIG-</w:t>
      </w:r>
      <w:proofErr w:type="spellStart"/>
      <w:r w:rsidR="002757A6">
        <w:t>Seq</w:t>
      </w:r>
      <w:proofErr w:type="spellEnd"/>
      <w:r w:rsidR="002757A6">
        <w:t xml:space="preserve"> approach is impervious to variations in read depths, inflated zeros, outliers in the data and </w:t>
      </w:r>
      <w:proofErr w:type="spellStart"/>
      <w:r w:rsidR="002757A6">
        <w:t>overdispersion</w:t>
      </w:r>
      <w:proofErr w:type="spellEnd"/>
      <w:r w:rsidR="002757A6">
        <w:t xml:space="preserve">.  </w:t>
      </w:r>
      <w:r w:rsidR="002757A6" w:rsidRPr="002757A6">
        <w:t>Using simulated data, we show that EPIG-</w:t>
      </w:r>
      <w:proofErr w:type="spellStart"/>
      <w:r w:rsidR="002757A6" w:rsidRPr="002757A6">
        <w:t>Seq</w:t>
      </w:r>
      <w:proofErr w:type="spellEnd"/>
      <w:r w:rsidR="002757A6" w:rsidRPr="002757A6">
        <w:t xml:space="preserve"> is superior to EPIG when the data is transformed by popular RNA-</w:t>
      </w:r>
      <w:proofErr w:type="spellStart"/>
      <w:r w:rsidR="002757A6" w:rsidRPr="002757A6">
        <w:t>Seq</w:t>
      </w:r>
      <w:proofErr w:type="spellEnd"/>
      <w:r w:rsidR="002757A6" w:rsidRPr="002757A6">
        <w:t xml:space="preserve"> normalization methods and performs equally as well as other pattern analysis methods when</w:t>
      </w:r>
      <w:r w:rsidR="002757A6">
        <w:t xml:space="preserve"> count data is used.  W</w:t>
      </w:r>
      <w:r w:rsidR="00F11358">
        <w:t>e</w:t>
      </w:r>
      <w:r w:rsidR="002757A6">
        <w:t xml:space="preserve"> also</w:t>
      </w:r>
      <w:r w:rsidR="002757A6" w:rsidRPr="002757A6">
        <w:t xml:space="preserve"> apply EPIG-</w:t>
      </w:r>
      <w:proofErr w:type="spellStart"/>
      <w:r w:rsidR="002757A6" w:rsidRPr="002757A6">
        <w:t>Seq</w:t>
      </w:r>
      <w:proofErr w:type="spellEnd"/>
      <w:r w:rsidR="002757A6" w:rsidRPr="002757A6">
        <w:t xml:space="preserve"> to a publicly available </w:t>
      </w:r>
      <w:proofErr w:type="spellStart"/>
      <w:r w:rsidR="002757A6" w:rsidRPr="002757A6">
        <w:t>toxicogenomics</w:t>
      </w:r>
      <w:proofErr w:type="spellEnd"/>
      <w:r w:rsidR="002757A6" w:rsidRPr="002757A6">
        <w:t xml:space="preserve"> data set </w:t>
      </w:r>
      <w:r w:rsidR="00F11358">
        <w:t>and The Cancer Genome Atlas (TCGA) breast cancer RNA-</w:t>
      </w:r>
      <w:proofErr w:type="spellStart"/>
      <w:r w:rsidR="00F11358">
        <w:t>seq</w:t>
      </w:r>
      <w:proofErr w:type="spellEnd"/>
      <w:r w:rsidR="00F11358">
        <w:t xml:space="preserve"> data. We </w:t>
      </w:r>
      <w:r w:rsidR="002757A6" w:rsidRPr="002757A6">
        <w:t xml:space="preserve">identify several co-expressed genes related to modes of </w:t>
      </w:r>
      <w:r w:rsidR="00F11358">
        <w:t xml:space="preserve">action of the chemical agents in the </w:t>
      </w:r>
      <w:proofErr w:type="spellStart"/>
      <w:r w:rsidR="00F11358">
        <w:t>toxicogenomics</w:t>
      </w:r>
      <w:proofErr w:type="spellEnd"/>
      <w:r w:rsidR="00F11358">
        <w:t xml:space="preserve"> project; we also determine genes </w:t>
      </w:r>
      <w:r w:rsidR="00A02EC1">
        <w:t xml:space="preserve">that are associated with breast cancers subtypes classifications (ref) and some actively involved in crucial pathways (ref). </w:t>
      </w:r>
    </w:p>
    <w:p w14:paraId="6BFE3E69" w14:textId="77777777" w:rsidR="00C27DAB" w:rsidRDefault="00C27DAB" w:rsidP="00093C99">
      <w:pPr>
        <w:spacing w:line="360" w:lineRule="auto"/>
      </w:pPr>
    </w:p>
    <w:p w14:paraId="13AD2760" w14:textId="77777777" w:rsidR="00C27DAB" w:rsidRDefault="00C27DAB" w:rsidP="00093C99">
      <w:pPr>
        <w:spacing w:line="360" w:lineRule="auto"/>
      </w:pPr>
    </w:p>
    <w:p w14:paraId="74CC50A2" w14:textId="77777777" w:rsidR="00E72CB8" w:rsidRDefault="00E72CB8">
      <w:r>
        <w:br w:type="page"/>
      </w:r>
    </w:p>
    <w:p w14:paraId="5D3E50FC" w14:textId="77777777" w:rsidR="00E72CB8" w:rsidRPr="009C54B9" w:rsidRDefault="00E42B7D" w:rsidP="00093C99">
      <w:pPr>
        <w:spacing w:line="360" w:lineRule="auto"/>
        <w:rPr>
          <w:b/>
        </w:rPr>
      </w:pPr>
      <w:r w:rsidRPr="009C54B9">
        <w:rPr>
          <w:b/>
        </w:rPr>
        <w:lastRenderedPageBreak/>
        <w:t>Methods and M</w:t>
      </w:r>
      <w:r w:rsidR="00E72CB8" w:rsidRPr="009C54B9">
        <w:rPr>
          <w:b/>
        </w:rPr>
        <w:t>aterials</w:t>
      </w:r>
    </w:p>
    <w:p w14:paraId="3AB5B062" w14:textId="77777777" w:rsidR="00DE249A" w:rsidRPr="0025438E" w:rsidRDefault="00DE249A" w:rsidP="00DE249A">
      <w:pPr>
        <w:spacing w:line="360" w:lineRule="auto"/>
        <w:rPr>
          <w:b/>
        </w:rPr>
      </w:pPr>
      <w:r w:rsidRPr="0025438E">
        <w:rPr>
          <w:b/>
        </w:rPr>
        <w:t>Data</w:t>
      </w:r>
    </w:p>
    <w:p w14:paraId="673C7B76" w14:textId="16D63596" w:rsidR="00EC4DD0" w:rsidRPr="004A3A60" w:rsidRDefault="00EC4DD0" w:rsidP="00EC4DD0">
      <w:pPr>
        <w:spacing w:line="360" w:lineRule="auto"/>
        <w:rPr>
          <w:b/>
        </w:rPr>
      </w:pPr>
      <w:r w:rsidRPr="004A3A60">
        <w:rPr>
          <w:b/>
        </w:rPr>
        <w:t>TCGA breast cancer RNA-</w:t>
      </w:r>
      <w:proofErr w:type="spellStart"/>
      <w:r w:rsidRPr="004A3A60">
        <w:rPr>
          <w:b/>
        </w:rPr>
        <w:t>Seq</w:t>
      </w:r>
      <w:proofErr w:type="spellEnd"/>
      <w:r w:rsidRPr="004A3A60">
        <w:rPr>
          <w:b/>
        </w:rPr>
        <w:t xml:space="preserve"> data</w:t>
      </w:r>
    </w:p>
    <w:p w14:paraId="1659523C" w14:textId="5F13DF1F" w:rsidR="00EC4DD0" w:rsidRDefault="00B354E7" w:rsidP="00EC4DD0">
      <w:pPr>
        <w:spacing w:line="360" w:lineRule="auto"/>
      </w:pPr>
      <w:r>
        <w:t>The count-level breast cancer RNA-</w:t>
      </w:r>
      <w:proofErr w:type="spellStart"/>
      <w:r>
        <w:t>Seq</w:t>
      </w:r>
      <w:proofErr w:type="spellEnd"/>
      <w:r>
        <w:t xml:space="preserve"> data</w:t>
      </w:r>
      <w:r w:rsidR="00EC4DD0">
        <w:t xml:space="preserve"> </w:t>
      </w:r>
      <w:r w:rsidR="00EC4DD0">
        <w:fldChar w:fldCharType="begin"/>
      </w:r>
      <w:r w:rsidR="00EC4DD0">
        <w:instrText xml:space="preserve"> ADDIN EN.CITE &lt;EndNote&gt;&lt;Cite&gt;&lt;Year&gt;2012&lt;/Year&gt;&lt;RecNum&gt;23&lt;/RecNum&gt;&lt;DisplayText&gt;(2012)&lt;/DisplayText&gt;&lt;record&gt;&lt;rec-number&gt;23&lt;/rec-number&gt;&lt;foreign-keys&gt;&lt;key app="EN" db-id="2azd52svrf2fw4er09ppwxweaswrfew2s55t"&gt;23&lt;/key&gt;&lt;/foreign-keys&gt;&lt;ref-type name="Journal Article"&gt;17&lt;/ref-type&gt;&lt;contributors&gt;&lt;/contributors&gt;&lt;titles&gt;&lt;title&gt;Comprehensive molecular portraits of human breast tumours&lt;/title&gt;&lt;secondary-title&gt;Nature&lt;/secondary-title&gt;&lt;/titles&gt;&lt;periodical&gt;&lt;full-title&gt;Nature&lt;/full-title&gt;&lt;/periodical&gt;&lt;pages&gt;61-70&lt;/pages&gt;&lt;volume&gt;490&lt;/volume&gt;&lt;number&gt;7418&lt;/number&gt;&lt;dates&gt;&lt;year&gt;2012&lt;/year&gt;&lt;/dates&gt;&lt;publisher&gt;Nature Publishing Group, a division of Macmillan Publishers Limited. All Rights Reserved.&lt;/publisher&gt;&lt;isbn&gt;0028-0836&lt;/isbn&gt;&lt;work-type&gt;10.1038/nature11412&lt;/work-type&gt;&lt;urls&gt;&lt;related-urls&gt;&lt;url&gt;http://dx.doi.org/10.1038/nature11412&lt;/url&gt;&lt;/related-urls&gt;&lt;/urls&gt;&lt;electronic-resource-num&gt;http://www.nature.com/nature/journal/v490/n7418/abs/nature11412.html#supplementary-information&lt;/electronic-resource-num&gt;&lt;/record&gt;&lt;/Cite&gt;&lt;/EndNote&gt;</w:instrText>
      </w:r>
      <w:r w:rsidR="00EC4DD0">
        <w:fldChar w:fldCharType="separate"/>
      </w:r>
      <w:r w:rsidR="00EC4DD0">
        <w:rPr>
          <w:noProof/>
        </w:rPr>
        <w:t>(</w:t>
      </w:r>
      <w:hyperlink w:anchor="_ENREF_1" w:tooltip=", 2012 #23" w:history="1">
        <w:r w:rsidR="0005385D">
          <w:rPr>
            <w:noProof/>
          </w:rPr>
          <w:t>2012</w:t>
        </w:r>
      </w:hyperlink>
      <w:r w:rsidR="00EC4DD0">
        <w:rPr>
          <w:noProof/>
        </w:rPr>
        <w:t>)</w:t>
      </w:r>
      <w:r w:rsidR="00EC4DD0">
        <w:fldChar w:fldCharType="end"/>
      </w:r>
      <w:r w:rsidR="00EC4DD0">
        <w:t xml:space="preserve"> from The Cancer Genome </w:t>
      </w:r>
      <w:proofErr w:type="spellStart"/>
      <w:r w:rsidR="00EC4DD0">
        <w:t>Altas</w:t>
      </w:r>
      <w:proofErr w:type="spellEnd"/>
      <w:r w:rsidR="00EC4DD0">
        <w:t xml:space="preserve"> (TCGA) was downloaded from NCI portal: </w:t>
      </w:r>
      <w:hyperlink r:id="rId9" w:history="1">
        <w:r w:rsidR="00EC4DD0" w:rsidRPr="0001311A">
          <w:rPr>
            <w:rStyle w:val="Hyperlink"/>
          </w:rPr>
          <w:t>https://tcga-data.nci.nih.gov/tcga/dataAccessMatrix.htm</w:t>
        </w:r>
      </w:hyperlink>
      <w:r w:rsidR="00EC4DD0">
        <w:t xml:space="preserve">. This is part of the comprehensive cancer research cross many different types of cancer, and it involves different research platforms, i.e. mRNA expression, DNA methylation, </w:t>
      </w:r>
      <w:r w:rsidR="00B42CC4">
        <w:t xml:space="preserve">DNA copy number, </w:t>
      </w:r>
      <w:r w:rsidR="00EC4DD0">
        <w:t xml:space="preserve">etc. We focused on the </w:t>
      </w:r>
      <w:proofErr w:type="spellStart"/>
      <w:r w:rsidR="00EC4DD0">
        <w:t>mRNAseq</w:t>
      </w:r>
      <w:proofErr w:type="spellEnd"/>
      <w:r w:rsidR="00EC4DD0">
        <w:t xml:space="preserve"> data produced on Illumina GAII. Raw sequences were analyzed by the TCGA team with </w:t>
      </w:r>
      <w:proofErr w:type="spellStart"/>
      <w:r w:rsidR="00EC4DD0">
        <w:t>SeqWare</w:t>
      </w:r>
      <w:proofErr w:type="spellEnd"/>
      <w:r w:rsidR="00EC4DD0">
        <w:t xml:space="preserve"> </w:t>
      </w:r>
      <w:hyperlink r:id="rId10" w:history="1">
        <w:r w:rsidR="00EC4DD0" w:rsidRPr="0001311A">
          <w:rPr>
            <w:rStyle w:val="Hyperlink"/>
          </w:rPr>
          <w:t>https://seqware.github.io/</w:t>
        </w:r>
      </w:hyperlink>
      <w:r w:rsidR="00EC4DD0">
        <w:t xml:space="preserve"> (Version=0.7.0) using </w:t>
      </w:r>
      <w:proofErr w:type="spellStart"/>
      <w:r w:rsidR="00EC4DD0" w:rsidRPr="00470339">
        <w:t>RNASeqAlignmentBWAWorfklow</w:t>
      </w:r>
      <w:proofErr w:type="spellEnd"/>
      <w:r w:rsidR="00EC4DD0">
        <w:t xml:space="preserve"> (</w:t>
      </w:r>
      <w:r w:rsidR="00EC4DD0" w:rsidRPr="00470339">
        <w:t>Version=0.7.10</w:t>
      </w:r>
      <w:r w:rsidR="00EC4DD0">
        <w:t xml:space="preserve">) and </w:t>
      </w:r>
      <w:proofErr w:type="spellStart"/>
      <w:r w:rsidR="00EC4DD0" w:rsidRPr="00470339">
        <w:t>RNASeqQuantificationWorfklow</w:t>
      </w:r>
      <w:proofErr w:type="spellEnd"/>
      <w:r w:rsidR="00EC4DD0">
        <w:t xml:space="preserve"> (</w:t>
      </w:r>
      <w:r w:rsidR="00EC4DD0" w:rsidRPr="00470339">
        <w:t>Version=0.7.2</w:t>
      </w:r>
      <w:r w:rsidR="00EC4DD0">
        <w:t>). Tumor samples were classified by the mRNA subtype</w:t>
      </w:r>
      <w:r w:rsidR="000A7646">
        <w:t xml:space="preserve">s </w: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 </w:instrTex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DATA </w:instrText>
      </w:r>
      <w:r w:rsidR="000A7646">
        <w:fldChar w:fldCharType="end"/>
      </w:r>
      <w:r w:rsidR="000A7646">
        <w:fldChar w:fldCharType="separate"/>
      </w:r>
      <w:r w:rsidR="000A7646">
        <w:rPr>
          <w:noProof/>
        </w:rPr>
        <w:t>(</w:t>
      </w:r>
      <w:hyperlink w:anchor="_ENREF_7" w:tooltip="Perou, 2000 #24" w:history="1">
        <w:r w:rsidR="0005385D">
          <w:rPr>
            <w:noProof/>
          </w:rPr>
          <w:t>Perou, Sorlie et al. 2000</w:t>
        </w:r>
      </w:hyperlink>
      <w:r w:rsidR="000A7646">
        <w:rPr>
          <w:noProof/>
        </w:rPr>
        <w:t xml:space="preserve">; </w:t>
      </w:r>
      <w:hyperlink w:anchor="_ENREF_11" w:tooltip="Sorlie, 2001 #29" w:history="1">
        <w:r w:rsidR="0005385D">
          <w:rPr>
            <w:noProof/>
          </w:rPr>
          <w:t>Sorlie, Perou et al. 2001</w:t>
        </w:r>
      </w:hyperlink>
      <w:r w:rsidR="000A7646">
        <w:rPr>
          <w:noProof/>
        </w:rPr>
        <w:t xml:space="preserve">; </w:t>
      </w:r>
      <w:hyperlink w:anchor="_ENREF_6" w:tooltip="Parker, 2009 #31" w:history="1">
        <w:r w:rsidR="0005385D">
          <w:rPr>
            <w:noProof/>
          </w:rPr>
          <w:t>Parker, Mullins et al. 2009</w:t>
        </w:r>
      </w:hyperlink>
      <w:r w:rsidR="000A7646">
        <w:rPr>
          <w:noProof/>
        </w:rPr>
        <w:t>)</w:t>
      </w:r>
      <w:r w:rsidR="000A7646">
        <w:fldChar w:fldCharType="end"/>
      </w:r>
      <w:r w:rsidR="00EC4DD0">
        <w:t xml:space="preserve">. In our study, we only used data of the following four subtypes with enough replicates: luminal A, luminal B, Her2-enriched, and basal-like. To test the robustness of our algorithm and further explore the biological implication, we randomly sampled 10 lanes </w:t>
      </w:r>
      <w:r w:rsidR="00C82ED7">
        <w:t>from</w:t>
      </w:r>
      <w:r w:rsidR="00EC4DD0">
        <w:t xml:space="preserve"> each tumor subtypes plus 10 lanes from normal samples and constructed four such balanced data-matrices for this research.</w:t>
      </w:r>
    </w:p>
    <w:p w14:paraId="7BB47EA4" w14:textId="77777777" w:rsidR="00760417" w:rsidRPr="004A3A60" w:rsidRDefault="00760417" w:rsidP="00A86A32">
      <w:pPr>
        <w:spacing w:line="360" w:lineRule="auto"/>
        <w:rPr>
          <w:b/>
        </w:rPr>
      </w:pPr>
      <w:r w:rsidRPr="004A3A60">
        <w:rPr>
          <w:b/>
        </w:rPr>
        <w:t xml:space="preserve">Simulated </w:t>
      </w:r>
      <w:r w:rsidR="006B5777" w:rsidRPr="004A3A60">
        <w:rPr>
          <w:b/>
        </w:rPr>
        <w:t>RNA-</w:t>
      </w:r>
      <w:proofErr w:type="spellStart"/>
      <w:r w:rsidR="006B5777" w:rsidRPr="004A3A60">
        <w:rPr>
          <w:b/>
        </w:rPr>
        <w:t>Seq</w:t>
      </w:r>
      <w:proofErr w:type="spellEnd"/>
      <w:r w:rsidR="006B5777" w:rsidRPr="004A3A60">
        <w:rPr>
          <w:b/>
        </w:rPr>
        <w:t xml:space="preserve"> </w:t>
      </w:r>
      <w:r w:rsidRPr="004A3A60">
        <w:rPr>
          <w:b/>
        </w:rPr>
        <w:t>data</w:t>
      </w:r>
    </w:p>
    <w:p w14:paraId="566B5848" w14:textId="78300E1B" w:rsidR="00850544" w:rsidRDefault="00C248AB" w:rsidP="003B0750">
      <w:pPr>
        <w:spacing w:line="360" w:lineRule="auto"/>
      </w:pPr>
      <w:r>
        <w:t>To simulate RNA-</w:t>
      </w:r>
      <w:proofErr w:type="spellStart"/>
      <w:r>
        <w:t>Seq</w:t>
      </w:r>
      <w:proofErr w:type="spellEnd"/>
      <w:r>
        <w:t xml:space="preserve"> count data </w:t>
      </w:r>
      <w:r w:rsidR="00D52BC6">
        <w:t xml:space="preserve">for each </w:t>
      </w:r>
      <w:r w:rsidRPr="00C248AB">
        <w:rPr>
          <w:i/>
        </w:rPr>
        <w:t>k</w:t>
      </w:r>
      <w:r>
        <w:t xml:space="preserve">th </w:t>
      </w:r>
      <w:r w:rsidR="00D52BC6">
        <w:t>pattern</w:t>
      </w:r>
      <w:r>
        <w:t xml:space="preserve"> where k</w:t>
      </w:r>
      <w:r w:rsidR="00C803AA">
        <w:rPr>
          <w:position w:val="-4"/>
        </w:rPr>
        <w:pict w14:anchorId="52A9C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0.2pt">
            <v:imagedata r:id="rId11" o:title=""/>
          </v:shape>
        </w:pict>
      </w:r>
      <w:r w:rsidR="00D52BC6">
        <w:t>{</w:t>
      </w:r>
      <w:r>
        <w:t>1,…,K</w:t>
      </w:r>
      <w:r w:rsidR="00D52BC6">
        <w:t>}</w:t>
      </w:r>
      <w:r>
        <w:t>,</w:t>
      </w:r>
      <w:r w:rsidR="00D52BC6">
        <w:t xml:space="preserve"> </w:t>
      </w:r>
      <w:r w:rsidR="003B0750">
        <w:t xml:space="preserve">we </w:t>
      </w:r>
      <w:r w:rsidR="00736A87">
        <w:t xml:space="preserve">adopted </w:t>
      </w:r>
      <w:r w:rsidR="006F723F">
        <w:t xml:space="preserve">and extended </w:t>
      </w:r>
      <w:r w:rsidR="00736A87">
        <w:t xml:space="preserve">a method </w:t>
      </w:r>
      <w:r w:rsidR="006F723F">
        <w:t xml:space="preserve">published previously </w:t>
      </w:r>
      <w:r w:rsidR="006F723F">
        <w:fldChar w:fldCharType="begin"/>
      </w:r>
      <w:r w:rsidR="006F723F">
        <w:instrText xml:space="preserve"> ADDIN EN.CITE &lt;EndNote&gt;&lt;Cite&gt;&lt;Author&gt;Soneson&lt;/Author&gt;&lt;Year&gt;2013&lt;/Year&gt;&lt;RecNum&gt;22&lt;/RecNum&gt;&lt;DisplayText&gt;(Soneson and Delorenzi 2013)&lt;/DisplayText&gt;&lt;record&gt;&lt;rec-number&gt;22&lt;/rec-number&gt;&lt;foreign-keys&gt;&lt;key app="EN" db-id="2azd52svrf2fw4er09ppwxweaswrfew2s55t"&gt;22&lt;/key&gt;&lt;/foreign-keys&gt;&lt;ref-type name="Journal Article"&gt;17&lt;/ref-type&gt;&lt;contributors&gt;&lt;authors&gt;&lt;author&gt;Soneson, C.&lt;/author&gt;&lt;author&gt;Delorenzi, M.&lt;/author&gt;&lt;/authors&gt;&lt;/contributors&gt;&lt;auth-address&gt;Bioinformatics Core Facility, SIB Swiss Institute of Bioinformatics, Lausanne, Switzerland. Charlotte.Soneson@isb-sib.ch&lt;/auth-address&gt;&lt;titles&gt;&lt;title&gt;A comparison of methods for differential expression analysis of RNA-seq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91&lt;/pages&gt;&lt;volume&gt;14&lt;/volume&gt;&lt;edition&gt;2013/03/19&lt;/edition&gt;&lt;keywords&gt;&lt;keyword&gt;Animals&lt;/keyword&gt;&lt;keyword&gt;DNA, Complementary/genetics&lt;/keyword&gt;&lt;keyword&gt;Gene Expression Profiling/*methods&lt;/keyword&gt;&lt;keyword&gt;Genome&lt;/keyword&gt;&lt;keyword&gt;Genomics/methods&lt;/keyword&gt;&lt;keyword&gt;Mice&lt;/keyword&gt;&lt;keyword&gt;Mice, Inbred C57BL&lt;/keyword&gt;&lt;keyword&gt;Mice, Inbred DBA&lt;/keyword&gt;&lt;keyword&gt;RNA, Messenger/metabolism&lt;/keyword&gt;&lt;keyword&gt;*Sequence Analysis, RNA&lt;/keyword&gt;&lt;keyword&gt;Software&lt;/keyword&gt;&lt;/keywords&gt;&lt;dates&gt;&lt;year&gt;2013&lt;/year&gt;&lt;/dates&gt;&lt;isbn&gt;1471-2105 (Electronic)&amp;#xD;1471-2105 (Linking)&lt;/isbn&gt;&lt;accession-num&gt;23497356&lt;/accession-num&gt;&lt;work-type&gt;Comparative Study&lt;/work-type&gt;&lt;urls&gt;&lt;related-urls&gt;&lt;url&gt;http://www.ncbi.nlm.nih.gov/pubmed/23497356&lt;/url&gt;&lt;/related-urls&gt;&lt;/urls&gt;&lt;custom2&gt;3608160&lt;/custom2&gt;&lt;electronic-resource-num&gt;10.1186/1471-2105-14-91&lt;/electronic-resource-num&gt;&lt;language&gt;eng&lt;/language&gt;&lt;/record&gt;&lt;/Cite&gt;&lt;/EndNote&gt;</w:instrText>
      </w:r>
      <w:r w:rsidR="006F723F">
        <w:fldChar w:fldCharType="separate"/>
      </w:r>
      <w:r w:rsidR="006F723F">
        <w:rPr>
          <w:noProof/>
        </w:rPr>
        <w:t>(</w:t>
      </w:r>
      <w:hyperlink w:anchor="_ENREF_10" w:tooltip="Soneson, 2013 #22" w:history="1">
        <w:r w:rsidR="0005385D">
          <w:rPr>
            <w:noProof/>
          </w:rPr>
          <w:t>Soneson and Delorenzi 2013</w:t>
        </w:r>
      </w:hyperlink>
      <w:r w:rsidR="006F723F">
        <w:rPr>
          <w:noProof/>
        </w:rPr>
        <w:t>)</w:t>
      </w:r>
      <w:r w:rsidR="006F723F">
        <w:fldChar w:fldCharType="end"/>
      </w:r>
      <w:r w:rsidR="006F723F">
        <w:t xml:space="preserve">.  </w:t>
      </w:r>
      <w:r w:rsidR="007C5371">
        <w:t>Briefly, t</w:t>
      </w:r>
      <w:r w:rsidR="006F723F">
        <w:t>he count was simulated based on</w:t>
      </w:r>
      <w:r w:rsidR="003B0750">
        <w:t xml:space="preserve"> a negative binomial distribution </w:t>
      </w:r>
      <w:r w:rsidR="006F723F">
        <w:t xml:space="preserve">with dispersion </w:t>
      </w:r>
      <w:r w:rsidR="007C5371">
        <w:t xml:space="preserve">parameter </w:t>
      </w:r>
      <w:r w:rsidR="006F723F">
        <w:t xml:space="preserve">estimated from a known data set. </w:t>
      </w:r>
      <w:r w:rsidR="007C5371">
        <w:t>L</w:t>
      </w:r>
      <w:r w:rsidR="003B0750">
        <w:t xml:space="preserve">et </w:t>
      </w:r>
      <w:r w:rsidR="00C803AA">
        <w:rPr>
          <w:position w:val="-14"/>
        </w:rPr>
        <w:pict w14:anchorId="56AACEFC">
          <v:shape id="_x0000_i1026" type="#_x0000_t75" style="width:20.4pt;height:18.8pt">
            <v:imagedata r:id="rId12" o:title=""/>
          </v:shape>
        </w:pict>
      </w:r>
      <w:r w:rsidR="003B0750">
        <w:t xml:space="preserve">denote the count of </w:t>
      </w:r>
      <w:r w:rsidR="006F723F">
        <w:t>a gene</w:t>
      </w:r>
      <w:r w:rsidR="003013E7">
        <w:t xml:space="preserve"> </w:t>
      </w:r>
      <w:r w:rsidR="00ED0C21">
        <w:rPr>
          <w:i/>
        </w:rPr>
        <w:t>g</w:t>
      </w:r>
      <w:r w:rsidR="006F723F">
        <w:t xml:space="preserve"> </w:t>
      </w:r>
      <w:r w:rsidR="00C803AA">
        <w:rPr>
          <w:position w:val="-4"/>
        </w:rPr>
        <w:pict w14:anchorId="71D36AEB">
          <v:shape id="_x0000_i1027" type="#_x0000_t75" style="width:10.2pt;height:10.2pt">
            <v:imagedata r:id="rId11" o:title=""/>
          </v:shape>
        </w:pict>
      </w:r>
      <w:r w:rsidR="006F723F">
        <w:t>{</w:t>
      </w:r>
      <w:r w:rsidR="00377613">
        <w:t>1,…</w:t>
      </w:r>
      <w:proofErr w:type="gramStart"/>
      <w:r w:rsidR="00377613">
        <w:t>,</w:t>
      </w:r>
      <w:r w:rsidR="00ED0C21">
        <w:rPr>
          <w:i/>
        </w:rPr>
        <w:t>G</w:t>
      </w:r>
      <w:proofErr w:type="gramEnd"/>
      <w:r w:rsidR="006F723F" w:rsidRPr="006F723F">
        <w:t>}</w:t>
      </w:r>
      <w:r w:rsidR="006F723F">
        <w:t>, belonging to a group</w:t>
      </w:r>
      <w:r w:rsidR="00E4476E">
        <w:t xml:space="preserve"> </w:t>
      </w:r>
      <w:r w:rsidR="00ED0C21">
        <w:rPr>
          <w:i/>
        </w:rPr>
        <w:t>m</w:t>
      </w:r>
      <w:r w:rsidR="006F723F">
        <w:rPr>
          <w:i/>
        </w:rPr>
        <w:t xml:space="preserve"> </w:t>
      </w:r>
      <w:r w:rsidR="00C803AA">
        <w:rPr>
          <w:position w:val="-4"/>
        </w:rPr>
        <w:pict w14:anchorId="56B99D40">
          <v:shape id="_x0000_i1028" type="#_x0000_t75" style="width:10.2pt;height:10.2pt">
            <v:imagedata r:id="rId11" o:title=""/>
          </v:shape>
        </w:pict>
      </w:r>
      <w:r w:rsidR="006F723F">
        <w:t>{</w:t>
      </w:r>
      <w:r w:rsidR="00377613">
        <w:t>1,…,</w:t>
      </w:r>
      <w:r w:rsidR="00ED0C21">
        <w:rPr>
          <w:i/>
        </w:rPr>
        <w:t>M</w:t>
      </w:r>
      <w:r w:rsidR="006F723F" w:rsidRPr="006F723F">
        <w:t>}</w:t>
      </w:r>
      <w:r w:rsidR="00E4476E">
        <w:t xml:space="preserve"> </w:t>
      </w:r>
      <w:r w:rsidR="00377613">
        <w:t>of</w:t>
      </w:r>
      <w:r w:rsidR="00E4476E">
        <w:t xml:space="preserve"> </w:t>
      </w:r>
      <w:r w:rsidR="006F723F">
        <w:t xml:space="preserve">a </w:t>
      </w:r>
      <w:r w:rsidR="003013E7">
        <w:t xml:space="preserve">sample </w:t>
      </w:r>
      <w:r w:rsidR="003013E7" w:rsidRPr="004A6553">
        <w:rPr>
          <w:i/>
        </w:rPr>
        <w:t>s</w:t>
      </w:r>
      <w:r w:rsidR="00C803AA">
        <w:rPr>
          <w:position w:val="-4"/>
        </w:rPr>
        <w:pict w14:anchorId="29D27F09">
          <v:shape id="_x0000_i1029" type="#_x0000_t75" style="width:10.2pt;height:10.2pt">
            <v:imagedata r:id="rId11" o:title=""/>
          </v:shape>
        </w:pict>
      </w:r>
      <w:r w:rsidR="003B0750">
        <w:t>{S</w:t>
      </w:r>
      <w:r w:rsidR="003B0750" w:rsidRPr="003B0750">
        <w:rPr>
          <w:vertAlign w:val="subscript"/>
        </w:rPr>
        <w:t>1</w:t>
      </w:r>
      <w:r w:rsidR="003B0750">
        <w:t>, S</w:t>
      </w:r>
      <w:r w:rsidR="003B0750" w:rsidRPr="003B0750">
        <w:rPr>
          <w:vertAlign w:val="subscript"/>
        </w:rPr>
        <w:t>2</w:t>
      </w:r>
      <w:r w:rsidR="003B0750">
        <w:t>,…,S</w:t>
      </w:r>
      <w:r w:rsidR="003B0750" w:rsidRPr="003B0750">
        <w:rPr>
          <w:vertAlign w:val="subscript"/>
        </w:rPr>
        <w:t>N</w:t>
      </w:r>
      <w:r w:rsidR="003B0750">
        <w:t>} such that:</w:t>
      </w:r>
    </w:p>
    <w:p w14:paraId="6F26A1FD" w14:textId="77777777" w:rsidR="003B0750" w:rsidRDefault="00C803AA" w:rsidP="003B0750">
      <w:pPr>
        <w:spacing w:line="360" w:lineRule="auto"/>
      </w:pPr>
      <w:r>
        <w:rPr>
          <w:position w:val="-14"/>
        </w:rPr>
        <w:pict w14:anchorId="0B604D7F">
          <v:shape id="_x0000_i1030" type="#_x0000_t75" style="width:20.4pt;height:18.8pt">
            <v:imagedata r:id="rId12" o:title=""/>
          </v:shape>
        </w:pict>
      </w:r>
      <w:r w:rsidR="003B0750">
        <w:t>~</w:t>
      </w:r>
      <w:r w:rsidR="003B0750" w:rsidRPr="00BC595C">
        <w:rPr>
          <w:sz w:val="24"/>
          <w:szCs w:val="24"/>
        </w:rPr>
        <w:t>NB</w:t>
      </w:r>
      <w:r w:rsidR="007C5371">
        <w:rPr>
          <w:sz w:val="24"/>
          <w:szCs w:val="24"/>
        </w:rPr>
        <w:t xml:space="preserve"> </w:t>
      </w:r>
      <w:r w:rsidR="003B0750">
        <w:t xml:space="preserve">(mean </w:t>
      </w:r>
      <w:proofErr w:type="gramStart"/>
      <w:r w:rsidR="003B0750">
        <w:t xml:space="preserve">= </w:t>
      </w:r>
      <w:proofErr w:type="gramEnd"/>
      <w:r>
        <w:rPr>
          <w:position w:val="-14"/>
        </w:rPr>
        <w:pict w14:anchorId="0889B0B8">
          <v:shape id="_x0000_i1031" type="#_x0000_t75" style="width:22.05pt;height:18.8pt">
            <v:imagedata r:id="rId13" o:title=""/>
          </v:shape>
        </w:pict>
      </w:r>
      <w:r w:rsidR="003B0750">
        <w:t xml:space="preserve">, </w:t>
      </w:r>
      <w:proofErr w:type="spellStart"/>
      <w:r w:rsidR="003B0750">
        <w:t>var</w:t>
      </w:r>
      <w:proofErr w:type="spellEnd"/>
      <w:r w:rsidR="003B0750">
        <w:t>=</w:t>
      </w:r>
      <w:r>
        <w:rPr>
          <w:position w:val="-14"/>
        </w:rPr>
        <w:pict w14:anchorId="254D436F">
          <v:shape id="_x0000_i1032" type="#_x0000_t75" style="width:22.05pt;height:18.8pt">
            <v:imagedata r:id="rId14" o:title=""/>
          </v:shape>
        </w:pict>
      </w:r>
      <w:r w:rsidR="00BC595C">
        <w:t xml:space="preserve"> </w:t>
      </w:r>
      <w:r w:rsidR="003B0750">
        <w:t>(</w:t>
      </w:r>
      <w:r w:rsidR="00BC595C">
        <w:t xml:space="preserve"> </w:t>
      </w:r>
      <w:r w:rsidR="003B0750">
        <w:t>1</w:t>
      </w:r>
      <w:r w:rsidR="00BC595C">
        <w:t xml:space="preserve"> </w:t>
      </w:r>
      <w:r w:rsidR="003B0750">
        <w:t>+</w:t>
      </w:r>
      <w:r w:rsidR="00BC595C">
        <w:t xml:space="preserve"> </w:t>
      </w:r>
      <w:r>
        <w:rPr>
          <w:position w:val="-14"/>
        </w:rPr>
        <w:pict w14:anchorId="2020C2D5">
          <v:shape id="_x0000_i1033" type="#_x0000_t75" style="width:22.05pt;height:18.8pt">
            <v:imagedata r:id="rId14" o:title=""/>
          </v:shape>
        </w:pict>
      </w:r>
      <w:r>
        <w:rPr>
          <w:position w:val="-14"/>
        </w:rPr>
        <w:pict w14:anchorId="23DF2020">
          <v:shape id="_x0000_i1034" type="#_x0000_t75" style="width:20.4pt;height:18.8pt">
            <v:imagedata r:id="rId15" o:title=""/>
          </v:shape>
        </w:pict>
      </w:r>
      <w:r w:rsidR="003B0750">
        <w:t>))</w:t>
      </w:r>
    </w:p>
    <w:p w14:paraId="38214CF7" w14:textId="3FEB1199" w:rsidR="00FD59B0" w:rsidRDefault="007C5371" w:rsidP="003B0750">
      <w:pPr>
        <w:spacing w:line="360" w:lineRule="auto"/>
      </w:pPr>
      <w:r>
        <w:t xml:space="preserve">Where, </w:t>
      </w:r>
      <w:r w:rsidR="00C803AA">
        <w:rPr>
          <w:position w:val="-14"/>
        </w:rPr>
        <w:pict w14:anchorId="41E02EB0">
          <v:shape id="_x0000_i1035" type="#_x0000_t75" style="width:20.4pt;height:18.8pt">
            <v:imagedata r:id="rId16" o:title=""/>
          </v:shape>
        </w:pict>
      </w:r>
      <w:r w:rsidR="00FD59B0">
        <w:t xml:space="preserve">is the </w:t>
      </w:r>
      <w:r w:rsidR="002966C2">
        <w:t xml:space="preserve">parameter measuring the </w:t>
      </w:r>
      <w:r w:rsidR="00FD59B0">
        <w:t xml:space="preserve">dispersion in the data and </w:t>
      </w:r>
      <w:r w:rsidR="00C803AA">
        <w:rPr>
          <w:position w:val="-14"/>
        </w:rPr>
        <w:pict w14:anchorId="506BDF37">
          <v:shape id="_x0000_i1036" type="#_x0000_t75" style="width:22.05pt;height:18.8pt">
            <v:imagedata r:id="rId14" o:title=""/>
          </v:shape>
        </w:pict>
      </w:r>
      <w:r w:rsidR="00FD59B0">
        <w:t xml:space="preserve">is the </w:t>
      </w:r>
      <w:r w:rsidR="00190FBB">
        <w:t xml:space="preserve">true </w:t>
      </w:r>
      <w:r w:rsidR="00144489">
        <w:t xml:space="preserve">mean of the data.  </w:t>
      </w:r>
      <w:r w:rsidR="00B42CC4">
        <w:t>The dispersion paramet</w:t>
      </w:r>
      <w:r>
        <w:t>er</w:t>
      </w:r>
      <w:r w:rsidR="00486F6F">
        <w:t xml:space="preserve"> </w:t>
      </w:r>
      <w:r w:rsidR="006F723F">
        <w:t xml:space="preserve">was estimated from the aforementioned TCGA </w:t>
      </w:r>
      <w:r w:rsidR="00144489">
        <w:t xml:space="preserve">cancer data and was set </w:t>
      </w:r>
      <w:r w:rsidR="00486F6F">
        <w:t xml:space="preserve">to be the same for </w:t>
      </w:r>
      <w:r w:rsidR="0034414B">
        <w:t>all samples</w:t>
      </w:r>
      <w:r w:rsidR="008F1F70">
        <w:t xml:space="preserve"> within a group</w:t>
      </w:r>
      <w:r w:rsidR="00486F6F">
        <w:t xml:space="preserve">.  </w:t>
      </w:r>
      <w:r w:rsidR="00745790">
        <w:t xml:space="preserve">Thus, </w:t>
      </w:r>
      <w:r w:rsidR="00C803AA">
        <w:rPr>
          <w:position w:val="-14"/>
        </w:rPr>
        <w:pict w14:anchorId="555F338B">
          <v:shape id="_x0000_i1037" type="#_x0000_t75" style="width:20.4pt;height:18.8pt">
            <v:imagedata r:id="rId16" o:title=""/>
          </v:shape>
        </w:pict>
      </w:r>
      <w:proofErr w:type="gramStart"/>
      <w:r w:rsidR="00745790">
        <w:t xml:space="preserve">= </w:t>
      </w:r>
      <w:proofErr w:type="gramEnd"/>
      <w:r w:rsidR="00C803AA">
        <w:rPr>
          <w:position w:val="-16"/>
        </w:rPr>
        <w:pict w14:anchorId="40495149">
          <v:shape id="_x0000_i1038" type="#_x0000_t75" style="width:16.65pt;height:19.9pt">
            <v:imagedata r:id="rId17" o:title=""/>
          </v:shape>
        </w:pict>
      </w:r>
      <w:r w:rsidR="00745790">
        <w:t xml:space="preserve">.  </w:t>
      </w:r>
      <w:r w:rsidR="00FD59B0">
        <w:t>Here,</w:t>
      </w:r>
    </w:p>
    <w:p w14:paraId="7092627D" w14:textId="77777777" w:rsidR="003B0750" w:rsidRDefault="00C803AA" w:rsidP="003B0750">
      <w:pPr>
        <w:spacing w:line="360" w:lineRule="auto"/>
      </w:pPr>
      <w:r>
        <w:rPr>
          <w:position w:val="-62"/>
        </w:rPr>
        <w:lastRenderedPageBreak/>
        <w:pict w14:anchorId="57C025AD">
          <v:shape id="_x0000_i1039" type="#_x0000_t75" style="width:135.95pt;height:52.1pt">
            <v:imagedata r:id="rId18" o:title=""/>
          </v:shape>
        </w:pict>
      </w:r>
    </w:p>
    <w:p w14:paraId="3AD94F8B" w14:textId="7CFE0262" w:rsidR="00A75A21" w:rsidRDefault="008216FE" w:rsidP="003B0750">
      <w:pPr>
        <w:spacing w:line="360" w:lineRule="auto"/>
      </w:pPr>
      <w:proofErr w:type="gramStart"/>
      <w:r>
        <w:t>w</w:t>
      </w:r>
      <w:r w:rsidR="00A75A21">
        <w:t>here</w:t>
      </w:r>
      <w:proofErr w:type="gramEnd"/>
      <w:r>
        <w:t>,</w:t>
      </w:r>
      <w:r w:rsidR="00A75A21">
        <w:t xml:space="preserve"> </w:t>
      </w:r>
      <w:r w:rsidR="00C803AA">
        <w:rPr>
          <w:position w:val="-14"/>
        </w:rPr>
        <w:pict w14:anchorId="0172349E">
          <v:shape id="_x0000_i1040" type="#_x0000_t75" style="width:22.55pt;height:18.8pt">
            <v:imagedata r:id="rId19" o:title=""/>
          </v:shape>
        </w:pict>
      </w:r>
      <w:r w:rsidR="00A75A21">
        <w:t xml:space="preserve">is the sequencing depth for </w:t>
      </w:r>
      <w:r w:rsidR="00454182">
        <w:t xml:space="preserve">the </w:t>
      </w:r>
      <w:proofErr w:type="spellStart"/>
      <w:r w:rsidR="000E146E">
        <w:rPr>
          <w:i/>
        </w:rPr>
        <w:t>m</w:t>
      </w:r>
      <w:r w:rsidR="00454182">
        <w:t>th</w:t>
      </w:r>
      <w:proofErr w:type="spellEnd"/>
      <w:r w:rsidR="00454182">
        <w:t xml:space="preserve"> group in </w:t>
      </w:r>
      <w:r w:rsidR="00A75A21">
        <w:t xml:space="preserve">sample </w:t>
      </w:r>
      <w:r w:rsidR="00A75A21" w:rsidRPr="00C95A59">
        <w:rPr>
          <w:i/>
        </w:rPr>
        <w:t>s</w:t>
      </w:r>
      <w:r w:rsidR="00A75A21">
        <w:t xml:space="preserve">.  </w:t>
      </w:r>
      <w:r w:rsidR="00C803AA">
        <w:rPr>
          <w:position w:val="-14"/>
        </w:rPr>
        <w:pict w14:anchorId="155951EA">
          <v:shape id="_x0000_i1041" type="#_x0000_t75" style="width:22.55pt;height:18.8pt">
            <v:imagedata r:id="rId20" o:title=""/>
          </v:shape>
        </w:pict>
      </w:r>
      <w:r w:rsidR="00A75A21">
        <w:t xml:space="preserve"> = 10</w:t>
      </w:r>
      <w:r w:rsidR="00A75A21" w:rsidRPr="00454182">
        <w:rPr>
          <w:vertAlign w:val="superscript"/>
        </w:rPr>
        <w:t>7</w:t>
      </w:r>
      <w:r w:rsidR="00C803AA">
        <w:rPr>
          <w:position w:val="-14"/>
        </w:rPr>
        <w:pict w14:anchorId="1EA8408C">
          <v:shape id="_x0000_i1042" type="#_x0000_t75" style="width:19.9pt;height:18.8pt">
            <v:imagedata r:id="rId21" o:title=""/>
          </v:shape>
        </w:pict>
      </w:r>
      <w:r w:rsidR="00A75A21">
        <w:t xml:space="preserve">for </w:t>
      </w:r>
      <w:r w:rsidR="00C803AA">
        <w:rPr>
          <w:position w:val="-14"/>
        </w:rPr>
        <w:pict w14:anchorId="37C1053A">
          <v:shape id="_x0000_i1043" type="#_x0000_t75" style="width:19.9pt;height:18.8pt">
            <v:imagedata r:id="rId22" o:title=""/>
          </v:shape>
        </w:pict>
      </w:r>
      <w:r w:rsidR="00A75A21">
        <w:t>~</w:t>
      </w:r>
      <w:proofErr w:type="spellStart"/>
      <w:r w:rsidR="00A75A21">
        <w:t>Unif</w:t>
      </w:r>
      <w:proofErr w:type="spellEnd"/>
      <w:r w:rsidR="00A75A21">
        <w:t>[0.7</w:t>
      </w:r>
      <w:proofErr w:type="gramStart"/>
      <w:r w:rsidR="00A75A21">
        <w:t>,1.4</w:t>
      </w:r>
      <w:proofErr w:type="gramEnd"/>
      <w:r w:rsidR="00A75A21">
        <w:t xml:space="preserve">].  </w:t>
      </w:r>
      <w:r w:rsidR="001B266B">
        <w:t xml:space="preserve">The </w:t>
      </w:r>
      <w:r w:rsidR="002D1454">
        <w:t xml:space="preserve">estimation of the sample mean </w:t>
      </w:r>
      <w:r w:rsidR="00C803AA">
        <w:rPr>
          <w:position w:val="-14"/>
        </w:rPr>
        <w:pict w14:anchorId="02F25369">
          <v:shape id="_x0000_i1044" type="#_x0000_t75" style="width:20.4pt;height:18.8pt">
            <v:imagedata r:id="rId23" o:title=""/>
          </v:shape>
        </w:pict>
      </w:r>
      <w:r w:rsidR="002D1454">
        <w:t xml:space="preserve">and </w:t>
      </w:r>
      <w:r w:rsidR="00C803AA">
        <w:rPr>
          <w:position w:val="-12"/>
        </w:rPr>
        <w:pict w14:anchorId="257689F6">
          <v:shape id="_x0000_i1045" type="#_x0000_t75" style="width:10.75pt;height:18.8pt">
            <v:imagedata r:id="rId24" o:title=""/>
          </v:shape>
        </w:pict>
      </w:r>
      <w:r w:rsidR="002D1454">
        <w:t xml:space="preserve">are obtained from </w:t>
      </w:r>
      <w:r>
        <w:t xml:space="preserve">our aforementioned sampled </w:t>
      </w:r>
      <w:r w:rsidR="002D1454">
        <w:t>RNA-</w:t>
      </w:r>
      <w:proofErr w:type="spellStart"/>
      <w:r w:rsidR="002D1454">
        <w:t>Seq</w:t>
      </w:r>
      <w:proofErr w:type="spellEnd"/>
      <w:r w:rsidR="002D1454">
        <w:t xml:space="preserve"> raw count</w:t>
      </w:r>
      <w:r>
        <w:t xml:space="preserve"> </w:t>
      </w:r>
      <w:r w:rsidR="001B266B">
        <w:t xml:space="preserve">carried out </w:t>
      </w:r>
      <w:r>
        <w:t xml:space="preserve">with </w:t>
      </w:r>
      <w:proofErr w:type="spellStart"/>
      <w:r>
        <w:t>DEseq</w:t>
      </w:r>
      <w:proofErr w:type="spellEnd"/>
      <w:r>
        <w:t xml:space="preserve"> </w:t>
      </w:r>
      <w:r>
        <w:fldChar w:fldCharType="begin"/>
      </w:r>
      <w:r>
        <w:instrText xml:space="preserve"> ADDIN EN.CITE &lt;EndNote&gt;&lt;Cite&gt;&lt;Author&gt;Anders&lt;/Author&gt;&lt;Year&gt;2010&lt;/Year&gt;&lt;RecNum&gt;34&lt;/RecNum&gt;&lt;DisplayText&gt;(Anders and Huber 2010)&lt;/DisplayText&gt;&lt;record&gt;&lt;rec-number&gt;34&lt;/rec-number&gt;&lt;foreign-keys&gt;&lt;key app="EN" db-id="2azd52svrf2fw4er09ppwxweaswrfew2s55t"&gt;34&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custom2&gt;3218662&lt;/custom2&gt;&lt;electronic-resource-num&gt;10.1186/gb-2010-11-10-r106&lt;/electronic-resource-num&gt;&lt;language&gt;eng&lt;/language&gt;&lt;/record&gt;&lt;/Cite&gt;&lt;/EndNote&gt;</w:instrText>
      </w:r>
      <w:r>
        <w:fldChar w:fldCharType="separate"/>
      </w:r>
      <w:r>
        <w:rPr>
          <w:noProof/>
        </w:rPr>
        <w:t>(</w:t>
      </w:r>
      <w:hyperlink w:anchor="_ENREF_2" w:tooltip="Anders, 2010 #34" w:history="1">
        <w:r w:rsidR="0005385D">
          <w:rPr>
            <w:noProof/>
          </w:rPr>
          <w:t>Anders and Huber 2010</w:t>
        </w:r>
      </w:hyperlink>
      <w:r>
        <w:rPr>
          <w:noProof/>
        </w:rPr>
        <w:t>)</w:t>
      </w:r>
      <w:r>
        <w:fldChar w:fldCharType="end"/>
      </w:r>
      <w:r w:rsidR="002D1454">
        <w:t xml:space="preserve">.  </w:t>
      </w:r>
      <w:r w:rsidR="00201DE6">
        <w:t>Then</w:t>
      </w:r>
      <w:r w:rsidR="00E4476E">
        <w:t>,</w:t>
      </w:r>
      <w:r w:rsidR="00201DE6">
        <w:t xml:space="preserve"> to </w:t>
      </w:r>
      <w:r w:rsidR="00E4476E">
        <w:t xml:space="preserve">generate simulated </w:t>
      </w:r>
      <w:r w:rsidR="00201DE6">
        <w:t>patterns of genes across</w:t>
      </w:r>
      <w:r w:rsidR="001754BF">
        <w:t xml:space="preserve"> </w:t>
      </w:r>
      <w:r w:rsidR="00E4476E">
        <w:t>groups</w:t>
      </w:r>
      <w:r w:rsidR="001754BF">
        <w:t xml:space="preserve"> of samples, we defined</w:t>
      </w:r>
      <w:r w:rsidR="00C803AA">
        <w:rPr>
          <w:position w:val="-14"/>
        </w:rPr>
        <w:pict w14:anchorId="4F97594B">
          <v:shape id="_x0000_i1046" type="#_x0000_t75" style="width:63.95pt;height:20.4pt">
            <v:imagedata r:id="rId25" o:title=""/>
          </v:shape>
        </w:pict>
      </w:r>
      <w:r w:rsidR="001754BF">
        <w:t>, where S</w:t>
      </w:r>
      <w:r w:rsidR="001754BF" w:rsidRPr="00184BA3">
        <w:rPr>
          <w:vertAlign w:val="subscript"/>
        </w:rPr>
        <w:t>1</w:t>
      </w:r>
      <w:r w:rsidR="001754BF">
        <w:t xml:space="preserve"> is the control group of samples, S</w:t>
      </w:r>
      <w:r w:rsidR="000E146E">
        <w:rPr>
          <w:vertAlign w:val="subscript"/>
        </w:rPr>
        <w:t>m</w:t>
      </w:r>
      <w:r w:rsidR="001754BF">
        <w:t xml:space="preserve"> is a group of sample</w:t>
      </w:r>
      <w:r w:rsidR="00E4476E">
        <w:t xml:space="preserve">s with a particular phenotype, </w:t>
      </w:r>
      <w:r w:rsidR="00C803AA">
        <w:rPr>
          <w:position w:val="-14"/>
        </w:rPr>
        <w:pict w14:anchorId="7C496231">
          <v:shape id="_x0000_i1047" type="#_x0000_t75" style="width:126.8pt;height:19.9pt">
            <v:imagedata r:id="rId26" o:title=""/>
          </v:shape>
        </w:pict>
      </w:r>
      <w:r w:rsidR="001754BF">
        <w:t xml:space="preserve"> </w:t>
      </w:r>
      <w:r w:rsidR="00184BA3">
        <w:t xml:space="preserve">and </w:t>
      </w:r>
    </w:p>
    <w:p w14:paraId="3DCD6455" w14:textId="77777777" w:rsidR="00201DE6" w:rsidRDefault="00C803AA" w:rsidP="003B0750">
      <w:pPr>
        <w:spacing w:line="360" w:lineRule="auto"/>
      </w:pPr>
      <w:r>
        <w:rPr>
          <w:position w:val="-52"/>
        </w:rPr>
        <w:pict w14:anchorId="2648EABD">
          <v:shape id="_x0000_i1048" type="#_x0000_t75" style="width:132.7pt;height:57.5pt">
            <v:imagedata r:id="rId27" o:title=""/>
          </v:shape>
        </w:pict>
      </w:r>
      <w:r w:rsidR="00884DDA">
        <w:t>.</w:t>
      </w:r>
    </w:p>
    <w:p w14:paraId="0B8EECBF" w14:textId="77777777" w:rsidR="003B0750" w:rsidRDefault="00852FB9" w:rsidP="003B0750">
      <w:pPr>
        <w:spacing w:line="360" w:lineRule="auto"/>
      </w:pPr>
      <w:r>
        <w:t xml:space="preserve">The parameter </w:t>
      </w:r>
      <w:r w:rsidR="00C803AA">
        <w:rPr>
          <w:position w:val="-14"/>
        </w:rPr>
        <w:pict w14:anchorId="56620EBB">
          <v:shape id="_x0000_i1049" type="#_x0000_t75" style="width:18.8pt;height:19.9pt">
            <v:imagedata r:id="rId28" o:title=""/>
          </v:shape>
        </w:pict>
      </w:r>
      <w:r>
        <w:t xml:space="preserve"> denotes the lower bound of differential expression </w:t>
      </w:r>
      <w:r w:rsidR="00DF0DE4">
        <w:t xml:space="preserve">for the </w:t>
      </w:r>
      <w:proofErr w:type="spellStart"/>
      <w:r w:rsidR="00E25087">
        <w:rPr>
          <w:i/>
        </w:rPr>
        <w:t>g</w:t>
      </w:r>
      <w:r w:rsidR="00DF0DE4">
        <w:t>th</w:t>
      </w:r>
      <w:proofErr w:type="spellEnd"/>
      <w:r w:rsidR="00DF0DE4">
        <w:t xml:space="preserve"> gene </w:t>
      </w:r>
      <w:r>
        <w:t>betwee</w:t>
      </w:r>
      <w:r w:rsidR="005F0335">
        <w:t>n S</w:t>
      </w:r>
      <w:r w:rsidR="00E25087">
        <w:rPr>
          <w:vertAlign w:val="subscript"/>
        </w:rPr>
        <w:t>m</w:t>
      </w:r>
      <w:r w:rsidR="005F0335">
        <w:t xml:space="preserve"> and S</w:t>
      </w:r>
      <w:r w:rsidR="005F0335" w:rsidRPr="00184BA3">
        <w:rPr>
          <w:vertAlign w:val="subscript"/>
        </w:rPr>
        <w:t>1</w:t>
      </w:r>
      <w:r w:rsidR="00656392">
        <w:t xml:space="preserve">; it was set at different levels for the respective groups. </w:t>
      </w:r>
      <w:r w:rsidR="00533FB7">
        <w:t xml:space="preserve">We let </w:t>
      </w:r>
      <w:r w:rsidR="00C803AA">
        <w:rPr>
          <w:position w:val="-10"/>
        </w:rPr>
        <w:pict w14:anchorId="0ADBED02">
          <v:shape id="_x0000_i1050" type="#_x0000_t75" style="width:43pt;height:18.8pt">
            <v:imagedata r:id="rId29" o:title=""/>
          </v:shape>
        </w:pict>
      </w:r>
      <w:r w:rsidR="00844956">
        <w:t xml:space="preserve"> denote the s</w:t>
      </w:r>
      <w:r w:rsidR="00533FB7">
        <w:t xml:space="preserve">et of genes that are up-regulated and </w:t>
      </w:r>
      <w:r w:rsidR="00C803AA">
        <w:rPr>
          <w:position w:val="-10"/>
        </w:rPr>
        <w:pict w14:anchorId="32202DBC">
          <v:shape id="_x0000_i1051" type="#_x0000_t75" style="width:51.6pt;height:18.8pt">
            <v:imagedata r:id="rId30" o:title=""/>
          </v:shape>
        </w:pict>
      </w:r>
      <w:r w:rsidR="00533FB7">
        <w:t xml:space="preserve"> denote the set of genes that are down-regulated.  </w:t>
      </w:r>
    </w:p>
    <w:p w14:paraId="051D0307" w14:textId="77777777" w:rsidR="00760417" w:rsidRPr="00656392" w:rsidRDefault="000C5728" w:rsidP="00A86A32">
      <w:pPr>
        <w:spacing w:line="360" w:lineRule="auto"/>
        <w:rPr>
          <w:b/>
        </w:rPr>
      </w:pPr>
      <w:proofErr w:type="spellStart"/>
      <w:r w:rsidRPr="00656392">
        <w:rPr>
          <w:b/>
        </w:rPr>
        <w:t>Toxicogenomics</w:t>
      </w:r>
      <w:proofErr w:type="spellEnd"/>
      <w:r w:rsidRPr="00656392">
        <w:rPr>
          <w:b/>
        </w:rPr>
        <w:t xml:space="preserve"> </w:t>
      </w:r>
      <w:r w:rsidR="009D3BED" w:rsidRPr="00656392">
        <w:rPr>
          <w:b/>
        </w:rPr>
        <w:t>RNA-</w:t>
      </w:r>
      <w:proofErr w:type="spellStart"/>
      <w:r w:rsidR="009D3BED" w:rsidRPr="00656392">
        <w:rPr>
          <w:b/>
        </w:rPr>
        <w:t>Seq</w:t>
      </w:r>
      <w:proofErr w:type="spellEnd"/>
      <w:r w:rsidR="009D3BED" w:rsidRPr="00656392">
        <w:rPr>
          <w:b/>
        </w:rPr>
        <w:t xml:space="preserve"> </w:t>
      </w:r>
      <w:r w:rsidRPr="00656392">
        <w:rPr>
          <w:b/>
        </w:rPr>
        <w:t>data</w:t>
      </w:r>
    </w:p>
    <w:p w14:paraId="4509DA64" w14:textId="77777777" w:rsidR="0013113C" w:rsidRDefault="00355501" w:rsidP="00093C99">
      <w:pPr>
        <w:spacing w:line="360" w:lineRule="auto"/>
      </w:pPr>
      <w:r>
        <w:t>RNA-</w:t>
      </w:r>
      <w:proofErr w:type="spellStart"/>
      <w:r>
        <w:t>Seq</w:t>
      </w:r>
      <w:proofErr w:type="spellEnd"/>
      <w:r>
        <w:t xml:space="preserve"> data from the </w:t>
      </w:r>
      <w:proofErr w:type="spellStart"/>
      <w:r>
        <w:t>MicroA</w:t>
      </w:r>
      <w:r w:rsidR="00184241">
        <w:t>rray</w:t>
      </w:r>
      <w:proofErr w:type="spellEnd"/>
      <w:r w:rsidR="00184241">
        <w:t xml:space="preserve"> Quality Control phase III (Sequence Quality Control (SEQC)) crowd source</w:t>
      </w:r>
      <w:r w:rsidR="00A86A32">
        <w:t xml:space="preserve"> </w:t>
      </w:r>
      <w:proofErr w:type="spellStart"/>
      <w:r w:rsidR="007D5487">
        <w:t>toxicogenomics</w:t>
      </w:r>
      <w:proofErr w:type="spellEnd"/>
      <w:r w:rsidR="007D5487">
        <w:t xml:space="preserve"> </w:t>
      </w:r>
      <w:r w:rsidR="002D0C81">
        <w:t>(</w:t>
      </w:r>
      <w:proofErr w:type="spellStart"/>
      <w:r w:rsidR="002D0C81">
        <w:t>TGxSEQC</w:t>
      </w:r>
      <w:proofErr w:type="spellEnd"/>
      <w:r w:rsidR="002D0C81">
        <w:t xml:space="preserve">) </w:t>
      </w:r>
      <w:r w:rsidR="00A86A32">
        <w:t>effort</w:t>
      </w:r>
      <w:r w:rsidR="007D5487">
        <w:t xml:space="preserve"> (ref)</w:t>
      </w:r>
      <w:r w:rsidR="00184241">
        <w:t xml:space="preserve"> is available in the Se</w:t>
      </w:r>
      <w:r w:rsidR="00A86A32">
        <w:t>quence Read Archive (SRA) under</w:t>
      </w:r>
      <w:r w:rsidR="00184241">
        <w:t xml:space="preserve"> </w:t>
      </w:r>
      <w:r w:rsidR="00184241" w:rsidRPr="00184241">
        <w:t>accession number SRP024314</w:t>
      </w:r>
      <w:r w:rsidR="00184241">
        <w:t xml:space="preserve">.   </w:t>
      </w:r>
      <w:r w:rsidR="00A86A32">
        <w:t>We used the training set data containing RNA-</w:t>
      </w:r>
      <w:proofErr w:type="spellStart"/>
      <w:r w:rsidR="00A86A32">
        <w:t>seq</w:t>
      </w:r>
      <w:proofErr w:type="spellEnd"/>
      <w:r w:rsidR="00A86A32">
        <w:t xml:space="preserve"> data from the livers of male </w:t>
      </w:r>
      <w:r w:rsidR="00A86A32" w:rsidRPr="00184241">
        <w:t xml:space="preserve">Sprague-Dawley rats </w:t>
      </w:r>
      <w:r w:rsidR="00A86A32">
        <w:t>exposed to one of 15 chemicals</w:t>
      </w:r>
      <w:r w:rsidR="00AA25B6">
        <w:t xml:space="preserve"> or </w:t>
      </w:r>
      <w:r w:rsidR="00AA25B6" w:rsidRPr="00AA25B6">
        <w:t>vehicle and route matched controls</w:t>
      </w:r>
      <w:r w:rsidR="00A86A32">
        <w:t>.  S</w:t>
      </w:r>
      <w:r w:rsidR="00A86A32" w:rsidRPr="00184241">
        <w:t xml:space="preserve">ets of three chemicals share one of five </w:t>
      </w:r>
      <w:r w:rsidR="00A86A32">
        <w:t>modes of action (</w:t>
      </w:r>
      <w:r w:rsidR="00A86A32" w:rsidRPr="00184241">
        <w:t>MOA</w:t>
      </w:r>
      <w:r w:rsidR="005E3787">
        <w:t>)</w:t>
      </w:r>
      <w:r w:rsidR="00A86A32" w:rsidRPr="00184241">
        <w:t>. Three MOAs are associated with well-defined receptor-mediated processes—peroxisome proliferator-activated receptor alpha (PPARA), orphan nuclear hormone receptors (CAR/PXR) and aryl hydrocarbon receptor (</w:t>
      </w:r>
      <w:proofErr w:type="spellStart"/>
      <w:r w:rsidR="00A86A32" w:rsidRPr="00184241">
        <w:t>AhR</w:t>
      </w:r>
      <w:proofErr w:type="spellEnd"/>
      <w:r w:rsidR="00A86A32" w:rsidRPr="00184241">
        <w:t>). The other two are non-receptor-mediated—DNA damage (</w:t>
      </w:r>
      <w:proofErr w:type="spellStart"/>
      <w:r w:rsidR="00A86A32" w:rsidRPr="00184241">
        <w:t>DNA_Damage</w:t>
      </w:r>
      <w:proofErr w:type="spellEnd"/>
      <w:r w:rsidR="00A86A32" w:rsidRPr="00184241">
        <w:t>) or cytotoxicity (Cytotoxic).</w:t>
      </w:r>
      <w:r w:rsidR="005E3787">
        <w:t xml:space="preserve">  </w:t>
      </w:r>
      <w:r w:rsidR="00F1078B">
        <w:t xml:space="preserve">The data </w:t>
      </w:r>
      <w:r w:rsidR="00AA25B6">
        <w:t xml:space="preserve">is </w:t>
      </w:r>
      <w:r w:rsidR="00F1078B">
        <w:t>comprise</w:t>
      </w:r>
      <w:r w:rsidR="00AA25B6">
        <w:t>d</w:t>
      </w:r>
      <w:r w:rsidR="00F1078B">
        <w:t xml:space="preserve"> of </w:t>
      </w:r>
      <w:r w:rsidR="00F1078B" w:rsidRPr="00F1078B">
        <w:t xml:space="preserve">paired-end 100 </w:t>
      </w:r>
      <w:proofErr w:type="spellStart"/>
      <w:r w:rsidR="00F1078B" w:rsidRPr="00F1078B">
        <w:t>bp</w:t>
      </w:r>
      <w:proofErr w:type="spellEnd"/>
      <w:r w:rsidR="00F1078B" w:rsidRPr="00F1078B">
        <w:t xml:space="preserve"> reads</w:t>
      </w:r>
      <w:r w:rsidR="00F1078B">
        <w:t xml:space="preserve"> from </w:t>
      </w:r>
      <w:r w:rsidR="00F1078B" w:rsidRPr="00F1078B">
        <w:t xml:space="preserve">Illumina </w:t>
      </w:r>
      <w:proofErr w:type="spellStart"/>
      <w:r w:rsidR="00F1078B" w:rsidRPr="00F1078B">
        <w:t>HiScanSQ</w:t>
      </w:r>
      <w:proofErr w:type="spellEnd"/>
      <w:r w:rsidR="00F1078B" w:rsidRPr="00F1078B">
        <w:t xml:space="preserve"> or HiSeq2000 systems</w:t>
      </w:r>
      <w:r w:rsidR="00F1078B">
        <w:t xml:space="preserve"> with depths between 23 – 25 million reads.</w:t>
      </w:r>
      <w:r w:rsidR="00AA25B6">
        <w:t xml:space="preserve">  Specific details of the </w:t>
      </w:r>
      <w:r w:rsidR="002D0C81">
        <w:t xml:space="preserve">study design and sample collection are available in the </w:t>
      </w:r>
      <w:proofErr w:type="spellStart"/>
      <w:r w:rsidR="002D0C81">
        <w:t>TGxSEQC</w:t>
      </w:r>
      <w:proofErr w:type="spellEnd"/>
      <w:r w:rsidR="002D0C81">
        <w:t xml:space="preserve"> publication (ref).</w:t>
      </w:r>
      <w:r w:rsidR="000B5E82">
        <w:t xml:space="preserve">  </w:t>
      </w:r>
      <w:r w:rsidR="00CE1161" w:rsidRPr="00CE1161">
        <w:t xml:space="preserve">For each sample, </w:t>
      </w:r>
      <w:r w:rsidR="00163415" w:rsidRPr="00163415">
        <w:t xml:space="preserve">a two-step alignment </w:t>
      </w:r>
      <w:r w:rsidR="00163415">
        <w:t xml:space="preserve">was performed using the </w:t>
      </w:r>
      <w:proofErr w:type="spellStart"/>
      <w:r w:rsidR="00163415">
        <w:t>fastq</w:t>
      </w:r>
      <w:proofErr w:type="spellEnd"/>
      <w:r w:rsidR="00163415">
        <w:t xml:space="preserve"> files</w:t>
      </w:r>
      <w:r w:rsidR="00163415" w:rsidRPr="00163415">
        <w:t xml:space="preserve">. In the first step, raw reads </w:t>
      </w:r>
      <w:r w:rsidR="00163415">
        <w:t>were</w:t>
      </w:r>
      <w:r w:rsidR="00163415" w:rsidRPr="00163415">
        <w:t xml:space="preserve"> aligned with </w:t>
      </w:r>
      <w:proofErr w:type="spellStart"/>
      <w:r w:rsidR="00163415" w:rsidRPr="00163415">
        <w:t>Novoalign</w:t>
      </w:r>
      <w:proofErr w:type="spellEnd"/>
      <w:r w:rsidR="00163415" w:rsidRPr="00163415">
        <w:t xml:space="preserve"> v2.08.01 (www.novocraft.com) against rat </w:t>
      </w:r>
      <w:r w:rsidR="00163415" w:rsidRPr="00163415">
        <w:lastRenderedPageBreak/>
        <w:t>genome rn4 downloaded from the UCSC ftp server (ftp://hgdownload.cse.ucsc.edu/golden</w:t>
      </w:r>
      <w:r w:rsidR="00163415">
        <w:t>Path/rn4)</w:t>
      </w:r>
      <w:r w:rsidR="00163415" w:rsidRPr="00163415">
        <w:t xml:space="preserve">. The intermediate bam files generated with </w:t>
      </w:r>
      <w:proofErr w:type="spellStart"/>
      <w:r w:rsidR="00163415" w:rsidRPr="00163415">
        <w:t>Novoalign</w:t>
      </w:r>
      <w:proofErr w:type="spellEnd"/>
      <w:r w:rsidR="00163415" w:rsidRPr="00163415">
        <w:t xml:space="preserve"> </w:t>
      </w:r>
      <w:r w:rsidR="00163415">
        <w:t>were then</w:t>
      </w:r>
      <w:r w:rsidR="00163415" w:rsidRPr="00163415">
        <w:t xml:space="preserve"> parsed through </w:t>
      </w:r>
      <w:r w:rsidR="00163415">
        <w:t>customized scripts</w:t>
      </w:r>
      <w:r w:rsidR="00163415" w:rsidRPr="00163415">
        <w:t xml:space="preserve"> to </w:t>
      </w:r>
      <w:r w:rsidR="00163415">
        <w:t>summarize mapping results. U</w:t>
      </w:r>
      <w:r w:rsidR="00163415" w:rsidRPr="00163415">
        <w:t xml:space="preserve">nmapped reads </w:t>
      </w:r>
      <w:r w:rsidR="00163415">
        <w:t>were</w:t>
      </w:r>
      <w:r w:rsidR="00163415" w:rsidRPr="00163415">
        <w:t xml:space="preserve"> passed to </w:t>
      </w:r>
      <w:proofErr w:type="spellStart"/>
      <w:r w:rsidR="00163415" w:rsidRPr="00163415">
        <w:t>Novoalign</w:t>
      </w:r>
      <w:proofErr w:type="spellEnd"/>
      <w:r w:rsidR="00163415" w:rsidRPr="00163415">
        <w:t xml:space="preserve"> again and </w:t>
      </w:r>
      <w:r w:rsidR="00163415">
        <w:t>were</w:t>
      </w:r>
      <w:r w:rsidR="00163415" w:rsidRPr="00163415">
        <w:t xml:space="preserve"> mapped to </w:t>
      </w:r>
      <w:r w:rsidR="00163415">
        <w:t xml:space="preserve">the </w:t>
      </w:r>
      <w:r w:rsidR="00163415" w:rsidRPr="00163415">
        <w:t xml:space="preserve">rat </w:t>
      </w:r>
      <w:proofErr w:type="spellStart"/>
      <w:r w:rsidR="00163415" w:rsidRPr="00163415">
        <w:t>RefSeq</w:t>
      </w:r>
      <w:proofErr w:type="spellEnd"/>
      <w:r w:rsidR="00163415" w:rsidRPr="00163415">
        <w:t xml:space="preserve"> </w:t>
      </w:r>
      <w:r w:rsidR="00163415">
        <w:t>transcriptome gene model</w:t>
      </w:r>
      <w:r w:rsidR="00163415" w:rsidRPr="00163415">
        <w:t xml:space="preserve"> (release version 52, March 5, 2012) downloaded from the NCBI ftp server (ftp://ftp.ncbi.nih.gov/refseq). The alignment results </w:t>
      </w:r>
      <w:r w:rsidR="00163415">
        <w:t>were</w:t>
      </w:r>
      <w:r w:rsidR="00163415" w:rsidRPr="00163415">
        <w:t xml:space="preserve"> parsed through </w:t>
      </w:r>
      <w:r w:rsidR="00163415">
        <w:t>customized scripts</w:t>
      </w:r>
      <w:r w:rsidR="00163415" w:rsidRPr="00163415">
        <w:t xml:space="preserve"> to </w:t>
      </w:r>
      <w:r w:rsidR="00163415">
        <w:t>summarize mapping results</w:t>
      </w:r>
      <w:r w:rsidR="00163415" w:rsidRPr="00163415">
        <w:t xml:space="preserve"> and </w:t>
      </w:r>
      <w:r w:rsidR="00163415">
        <w:t>then</w:t>
      </w:r>
      <w:r w:rsidR="00163415" w:rsidRPr="00163415">
        <w:t xml:space="preserve"> merged with the results generated in step one. </w:t>
      </w:r>
    </w:p>
    <w:p w14:paraId="260C06AC" w14:textId="77777777" w:rsidR="0013113C" w:rsidRPr="0025438E" w:rsidRDefault="0025438E" w:rsidP="00093C99">
      <w:pPr>
        <w:spacing w:line="360" w:lineRule="auto"/>
        <w:rPr>
          <w:b/>
        </w:rPr>
      </w:pPr>
      <w:r>
        <w:rPr>
          <w:b/>
        </w:rPr>
        <w:t>EPIG-</w:t>
      </w:r>
      <w:proofErr w:type="spellStart"/>
      <w:r>
        <w:rPr>
          <w:b/>
        </w:rPr>
        <w:t>Seq</w:t>
      </w:r>
      <w:proofErr w:type="spellEnd"/>
    </w:p>
    <w:p w14:paraId="3668ADE1" w14:textId="77777777" w:rsidR="0013113C" w:rsidRPr="0025438E" w:rsidRDefault="00F211E4" w:rsidP="00093C99">
      <w:pPr>
        <w:spacing w:line="360" w:lineRule="auto"/>
        <w:rPr>
          <w:u w:val="single"/>
        </w:rPr>
      </w:pPr>
      <w:r w:rsidRPr="0025438E">
        <w:rPr>
          <w:u w:val="single"/>
        </w:rPr>
        <w:t>Pattern extraction</w:t>
      </w:r>
    </w:p>
    <w:p w14:paraId="68E36FD2" w14:textId="77777777" w:rsidR="001A7456" w:rsidRPr="001A7456" w:rsidRDefault="001A7456" w:rsidP="00066658">
      <w:pPr>
        <w:spacing w:line="360" w:lineRule="auto"/>
        <w:rPr>
          <w:b/>
          <w:lang w:val="en-GB"/>
        </w:rPr>
      </w:pPr>
      <w:r w:rsidRPr="001A7456">
        <w:rPr>
          <w:b/>
          <w:lang w:val="en-GB"/>
        </w:rPr>
        <w:t>Correlation</w:t>
      </w:r>
    </w:p>
    <w:p w14:paraId="7845B862" w14:textId="7AE89913" w:rsidR="002F13B6" w:rsidRDefault="009E7B72" w:rsidP="00066658">
      <w:pPr>
        <w:spacing w:line="360" w:lineRule="auto"/>
        <w:rPr>
          <w:lang w:val="en-GB"/>
        </w:rPr>
      </w:pPr>
      <w:r w:rsidRPr="009E7B72">
        <w:rPr>
          <w:lang w:val="en-GB"/>
        </w:rPr>
        <w:t xml:space="preserve">A compiled </w:t>
      </w:r>
      <w:r>
        <w:rPr>
          <w:lang w:val="en-GB"/>
        </w:rPr>
        <w:t>RNA-</w:t>
      </w:r>
      <w:proofErr w:type="spellStart"/>
      <w:r>
        <w:rPr>
          <w:lang w:val="en-GB"/>
        </w:rPr>
        <w:t>seq</w:t>
      </w:r>
      <w:proofErr w:type="spellEnd"/>
      <w:r>
        <w:rPr>
          <w:lang w:val="en-GB"/>
        </w:rPr>
        <w:t xml:space="preserve"> gene expression data</w:t>
      </w:r>
      <w:r w:rsidRPr="009E7B72">
        <w:rPr>
          <w:lang w:val="en-GB"/>
        </w:rPr>
        <w:t xml:space="preserve">set consists of a 2-dimensional matrix, in which each row represents a gene expression profile and each column represents </w:t>
      </w:r>
      <w:r>
        <w:rPr>
          <w:lang w:val="en-GB"/>
        </w:rPr>
        <w:t>a sample</w:t>
      </w:r>
      <w:r w:rsidRPr="009E7B72">
        <w:rPr>
          <w:lang w:val="en-GB"/>
        </w:rPr>
        <w:t xml:space="preserve">.  We denote </w:t>
      </w:r>
      <w:proofErr w:type="spellStart"/>
      <w:r w:rsidR="00083D60">
        <w:rPr>
          <w:lang w:val="en-GB"/>
        </w:rPr>
        <w:t>x</w:t>
      </w:r>
      <w:r w:rsidRPr="009E7B72">
        <w:rPr>
          <w:i/>
          <w:vertAlign w:val="subscript"/>
          <w:lang w:val="en-GB"/>
        </w:rPr>
        <w:t>ij</w:t>
      </w:r>
      <w:proofErr w:type="spellEnd"/>
      <w:r w:rsidRPr="009E7B72">
        <w:rPr>
          <w:lang w:val="en-GB"/>
        </w:rPr>
        <w:t xml:space="preserve"> </w:t>
      </w:r>
      <w:r w:rsidR="002F13B6">
        <w:rPr>
          <w:lang w:val="en-GB"/>
        </w:rPr>
        <w:t xml:space="preserve">as the </w:t>
      </w:r>
      <w:r w:rsidR="00B83FD2">
        <w:rPr>
          <w:lang w:val="en-GB"/>
        </w:rPr>
        <w:t>count</w:t>
      </w:r>
      <w:r w:rsidR="002F13B6">
        <w:rPr>
          <w:lang w:val="en-GB"/>
        </w:rPr>
        <w:t xml:space="preserve"> of reads from sample</w:t>
      </w:r>
      <w:r w:rsidR="002F13B6" w:rsidRPr="00E33D0C">
        <w:rPr>
          <w:i/>
          <w:lang w:val="en-GB"/>
        </w:rPr>
        <w:t xml:space="preserve"> j</w:t>
      </w:r>
      <w:r w:rsidR="002F13B6">
        <w:rPr>
          <w:lang w:val="en-GB"/>
        </w:rPr>
        <w:t xml:space="preserve"> </w:t>
      </w:r>
      <w:r w:rsidR="00B83FD2">
        <w:rPr>
          <w:lang w:val="en-GB"/>
        </w:rPr>
        <w:t>mapped to a</w:t>
      </w:r>
      <w:r w:rsidR="002F13B6">
        <w:rPr>
          <w:lang w:val="en-GB"/>
        </w:rPr>
        <w:t xml:space="preserve"> </w:t>
      </w:r>
      <w:r w:rsidR="00B83FD2">
        <w:rPr>
          <w:lang w:val="en-GB"/>
        </w:rPr>
        <w:t>gene</w:t>
      </w:r>
      <w:r w:rsidR="002F13B6">
        <w:rPr>
          <w:lang w:val="en-GB"/>
        </w:rPr>
        <w:t xml:space="preserve"> </w:t>
      </w:r>
      <w:proofErr w:type="spellStart"/>
      <w:r w:rsidR="002F13B6" w:rsidRPr="00E33D0C">
        <w:rPr>
          <w:i/>
          <w:lang w:val="en-GB"/>
        </w:rPr>
        <w:t>i</w:t>
      </w:r>
      <w:proofErr w:type="spellEnd"/>
      <w:r w:rsidR="002F13B6">
        <w:rPr>
          <w:lang w:val="en-GB"/>
        </w:rPr>
        <w:t xml:space="preserve"> and </w:t>
      </w:r>
      <w:proofErr w:type="spellStart"/>
      <w:r w:rsidR="002F13B6" w:rsidRPr="00E33D0C">
        <w:rPr>
          <w:i/>
          <w:lang w:val="en-GB"/>
        </w:rPr>
        <w:t>x</w:t>
      </w:r>
      <w:r w:rsidR="002F13B6">
        <w:rPr>
          <w:i/>
          <w:vertAlign w:val="subscript"/>
          <w:lang w:val="en-GB"/>
        </w:rPr>
        <w:t>kj</w:t>
      </w:r>
      <w:proofErr w:type="spellEnd"/>
      <w:r w:rsidR="002F13B6">
        <w:rPr>
          <w:lang w:val="en-GB"/>
        </w:rPr>
        <w:t xml:space="preserve"> as </w:t>
      </w:r>
      <w:r w:rsidR="00B83FD2">
        <w:rPr>
          <w:lang w:val="en-GB"/>
        </w:rPr>
        <w:t>the count of reads from sample</w:t>
      </w:r>
      <w:r w:rsidR="00B83FD2" w:rsidRPr="00E33D0C">
        <w:rPr>
          <w:i/>
          <w:lang w:val="en-GB"/>
        </w:rPr>
        <w:t xml:space="preserve"> </w:t>
      </w:r>
      <w:r w:rsidR="002F13B6" w:rsidRPr="00E33D0C">
        <w:rPr>
          <w:i/>
          <w:lang w:val="en-GB"/>
        </w:rPr>
        <w:t>j</w:t>
      </w:r>
      <w:r w:rsidR="00E33D0C">
        <w:rPr>
          <w:lang w:val="en-GB"/>
        </w:rPr>
        <w:t xml:space="preserve"> </w:t>
      </w:r>
      <w:r w:rsidR="00B83FD2">
        <w:rPr>
          <w:lang w:val="en-GB"/>
        </w:rPr>
        <w:t xml:space="preserve">mapped to a gene </w:t>
      </w:r>
      <w:r w:rsidR="00E33D0C" w:rsidRPr="00E33D0C">
        <w:rPr>
          <w:i/>
          <w:lang w:val="en-GB"/>
        </w:rPr>
        <w:t>k</w:t>
      </w:r>
      <w:r w:rsidR="00E33D0C">
        <w:rPr>
          <w:lang w:val="en-GB"/>
        </w:rPr>
        <w:t xml:space="preserve">.  </w:t>
      </w:r>
      <w:r w:rsidR="009C54B9">
        <w:rPr>
          <w:lang w:val="en-GB"/>
        </w:rPr>
        <w:t>To measure the count level correlation between two gene profiles, we adopted</w:t>
      </w:r>
      <w:r w:rsidR="00E33D0C">
        <w:rPr>
          <w:lang w:val="en-GB"/>
        </w:rPr>
        <w:t xml:space="preserve"> the </w:t>
      </w:r>
      <w:r w:rsidR="002F13B6">
        <w:rPr>
          <w:lang w:val="en-GB"/>
        </w:rPr>
        <w:t xml:space="preserve">similarity measure for count data </w:t>
      </w:r>
      <w:r w:rsidR="00B526A9">
        <w:rPr>
          <w:lang w:val="en-GB"/>
        </w:rPr>
        <w:t>a</w:t>
      </w:r>
      <w:r w:rsidR="00E33D0C">
        <w:rPr>
          <w:lang w:val="en-GB"/>
        </w:rPr>
        <w:t xml:space="preserve">s defined by Cao et al. </w:t>
      </w:r>
      <w:r w:rsidR="00AE2D88">
        <w:rPr>
          <w:lang w:val="en-GB"/>
        </w:rPr>
        <w:fldChar w:fldCharType="begin"/>
      </w:r>
      <w:r w:rsidR="00AE2D88">
        <w:rPr>
          <w:lang w:val="en-GB"/>
        </w:rPr>
        <w:instrText xml:space="preserve"> ADDIN EN.CITE &lt;EndNote&gt;&lt;Cite&gt;&lt;Author&gt;Cao&lt;/Author&gt;&lt;Year&gt;1997&lt;/Year&gt;&lt;RecNum&gt;20&lt;/RecNum&gt;&lt;DisplayText&gt;(Cao, Williams et al. 1997)&lt;/DisplayText&gt;&lt;record&gt;&lt;rec-number&gt;20&lt;/rec-number&gt;&lt;foreign-keys&gt;&lt;key app="EN" db-id="2azd52svrf2fw4er09ppwxweaswrfew2s55t"&gt;20&lt;/key&gt;&lt;/foreign-keys&gt;&lt;ref-type name="Journal Article"&gt;17&lt;/ref-type&gt;&lt;contributors&gt;&lt;authors&gt;&lt;author&gt;Cao, Yong&lt;/author&gt;&lt;author&gt;Williams, W. Peter&lt;/author&gt;&lt;author&gt;Bark, Anthony W.&lt;/author&gt;&lt;/authors&gt;&lt;/contributors&gt;&lt;titles&gt;&lt;title&gt;Similarity Measure Bias in River Benthic Aufwuchs Community Analysis&lt;/title&gt;&lt;secondary-title&gt;Water Environment Research&lt;/secondary-title&gt;&lt;/titles&gt;&lt;periodical&gt;&lt;full-title&gt;Water Environment Research&lt;/full-title&gt;&lt;/periodical&gt;&lt;pages&gt;95-106&lt;/pages&gt;&lt;volume&gt;69&lt;/volume&gt;&lt;number&gt;1&lt;/number&gt;&lt;dates&gt;&lt;year&gt;1997&lt;/year&gt;&lt;/dates&gt;&lt;publisher&gt;Water Environment Federation&lt;/publisher&gt;&lt;isbn&gt;10614303&lt;/isbn&gt;&lt;urls&gt;&lt;related-urls&gt;&lt;url&gt;http://www.jstor.org/stable/25044846&lt;/url&gt;&lt;/related-urls&gt;&lt;/urls&gt;&lt;electronic-resource-num&gt;10.2307/25044846&lt;/electronic-resource-num&gt;&lt;/record&gt;&lt;/Cite&gt;&lt;/EndNote&gt;</w:instrText>
      </w:r>
      <w:r w:rsidR="00AE2D88">
        <w:rPr>
          <w:lang w:val="en-GB"/>
        </w:rPr>
        <w:fldChar w:fldCharType="separate"/>
      </w:r>
      <w:r w:rsidR="00AE2D88">
        <w:rPr>
          <w:noProof/>
          <w:lang w:val="en-GB"/>
        </w:rPr>
        <w:t>(</w:t>
      </w:r>
      <w:hyperlink w:anchor="_ENREF_3" w:tooltip="Cao, 1997 #20" w:history="1">
        <w:r w:rsidR="0005385D">
          <w:rPr>
            <w:noProof/>
            <w:lang w:val="en-GB"/>
          </w:rPr>
          <w:t>Cao, Williams et al. 1997</w:t>
        </w:r>
      </w:hyperlink>
      <w:r w:rsidR="00AE2D88">
        <w:rPr>
          <w:noProof/>
          <w:lang w:val="en-GB"/>
        </w:rPr>
        <w:t>)</w:t>
      </w:r>
      <w:r w:rsidR="00AE2D88">
        <w:rPr>
          <w:lang w:val="en-GB"/>
        </w:rPr>
        <w:fldChar w:fldCharType="end"/>
      </w:r>
      <w:r w:rsidR="00AE2D88">
        <w:rPr>
          <w:lang w:val="en-GB"/>
        </w:rPr>
        <w:fldChar w:fldCharType="begin"/>
      </w:r>
      <w:r w:rsidR="00AE2D88">
        <w:rPr>
          <w:lang w:val="en-GB"/>
        </w:rPr>
        <w:fldChar w:fldCharType="separate"/>
      </w:r>
      <w:r w:rsidR="00AE2D88">
        <w:rPr>
          <w:lang w:val="en-GB"/>
        </w:rPr>
        <w:t>{Cao, 1997 #20}</w:t>
      </w:r>
      <w:r w:rsidR="00AE2D88">
        <w:rPr>
          <w:lang w:val="en-GB"/>
        </w:rPr>
        <w:fldChar w:fldCharType="end"/>
      </w:r>
      <w:r w:rsidR="00E33D0C">
        <w:rPr>
          <w:lang w:val="en-GB"/>
        </w:rPr>
        <w:t xml:space="preserve"> </w:t>
      </w:r>
      <w:r w:rsidR="002F13B6">
        <w:rPr>
          <w:lang w:val="en-GB"/>
        </w:rPr>
        <w:t>is:</w:t>
      </w:r>
    </w:p>
    <w:p w14:paraId="25BF736D" w14:textId="77777777" w:rsidR="002F13B6" w:rsidRDefault="00C803AA" w:rsidP="00066658">
      <w:pPr>
        <w:spacing w:line="360" w:lineRule="auto"/>
        <w:rPr>
          <w:lang w:val="en-GB"/>
        </w:rPr>
      </w:pPr>
      <w:r>
        <w:rPr>
          <w:position w:val="-34"/>
          <w:lang w:val="en-GB"/>
        </w:rPr>
        <w:pict w14:anchorId="17874E21">
          <v:shape id="_x0000_i1052" type="#_x0000_t75" style="width:129.5pt;height:38.7pt">
            <v:imagedata r:id="rId31" o:title=""/>
          </v:shape>
        </w:pict>
      </w:r>
    </w:p>
    <w:p w14:paraId="3CBBDEC3" w14:textId="77777777" w:rsidR="00E33D0C" w:rsidRDefault="00E33D0C" w:rsidP="00066658">
      <w:pPr>
        <w:spacing w:line="360" w:lineRule="auto"/>
        <w:rPr>
          <w:lang w:val="en-GB"/>
        </w:rPr>
      </w:pPr>
      <w:proofErr w:type="gramStart"/>
      <w:r>
        <w:rPr>
          <w:lang w:val="en-GB"/>
        </w:rPr>
        <w:t>where</w:t>
      </w:r>
      <w:proofErr w:type="gramEnd"/>
    </w:p>
    <w:p w14:paraId="0E5DA13B" w14:textId="77777777" w:rsidR="002F13B6" w:rsidRDefault="00C803AA" w:rsidP="00066658">
      <w:pPr>
        <w:spacing w:line="360" w:lineRule="auto"/>
        <w:rPr>
          <w:lang w:val="en-GB"/>
        </w:rPr>
      </w:pPr>
      <w:r>
        <w:rPr>
          <w:position w:val="-72"/>
          <w:lang w:val="en-GB"/>
        </w:rPr>
        <w:pict w14:anchorId="3CCD10BF">
          <v:shape id="_x0000_i1053" type="#_x0000_t75" style="width:371.3pt;height:77.9pt">
            <v:imagedata r:id="rId32" o:title=""/>
          </v:shape>
        </w:pict>
      </w:r>
    </w:p>
    <w:p w14:paraId="38FF055D" w14:textId="77777777" w:rsidR="00A2796A" w:rsidRDefault="00E33D0C" w:rsidP="00066658">
      <w:pPr>
        <w:spacing w:line="360" w:lineRule="auto"/>
        <w:rPr>
          <w:lang w:val="en-GB"/>
        </w:rPr>
      </w:pPr>
      <w:proofErr w:type="gramStart"/>
      <w:r>
        <w:rPr>
          <w:lang w:val="en-GB"/>
        </w:rPr>
        <w:t>and</w:t>
      </w:r>
      <w:proofErr w:type="gramEnd"/>
      <w:r w:rsidR="004D1436">
        <w:rPr>
          <w:lang w:val="en-GB"/>
        </w:rPr>
        <w:t xml:space="preserve"> </w:t>
      </w:r>
      <w:r w:rsidR="00042ACE">
        <w:rPr>
          <w:i/>
          <w:lang w:val="en-GB"/>
        </w:rPr>
        <w:t>a</w:t>
      </w:r>
      <w:r w:rsidR="004D1436">
        <w:rPr>
          <w:lang w:val="en-GB"/>
        </w:rPr>
        <w:t xml:space="preserve"> is the total number of samples with read counts </w:t>
      </w:r>
      <w:r w:rsidR="003D17F8">
        <w:rPr>
          <w:lang w:val="en-GB"/>
        </w:rPr>
        <w:t>mapped to</w:t>
      </w:r>
      <w:r w:rsidR="004D1436">
        <w:rPr>
          <w:lang w:val="en-GB"/>
        </w:rPr>
        <w:t xml:space="preserve"> </w:t>
      </w:r>
      <w:r w:rsidR="003D17F8">
        <w:rPr>
          <w:lang w:val="en-GB"/>
        </w:rPr>
        <w:t xml:space="preserve">either </w:t>
      </w:r>
      <w:r w:rsidR="004D1436">
        <w:rPr>
          <w:lang w:val="en-GB"/>
        </w:rPr>
        <w:t>profile.</w:t>
      </w:r>
      <w:r w:rsidR="00042D59">
        <w:rPr>
          <w:lang w:val="en-GB"/>
        </w:rPr>
        <w:t xml:space="preserve">  </w:t>
      </w:r>
      <w:proofErr w:type="spellStart"/>
      <w:r w:rsidR="00042D59" w:rsidRPr="0005362E">
        <w:rPr>
          <w:i/>
          <w:lang w:val="en-GB"/>
        </w:rPr>
        <w:t>CY</w:t>
      </w:r>
      <w:r w:rsidR="00042D59" w:rsidRPr="0005362E">
        <w:rPr>
          <w:i/>
          <w:vertAlign w:val="subscript"/>
          <w:lang w:val="en-GB"/>
        </w:rPr>
        <w:t>d</w:t>
      </w:r>
      <w:proofErr w:type="spellEnd"/>
      <w:r w:rsidR="00042D59">
        <w:rPr>
          <w:lang w:val="en-GB"/>
        </w:rPr>
        <w:t xml:space="preserve"> is maximized by </w:t>
      </w:r>
      <w:r w:rsidR="0005362E">
        <w:rPr>
          <w:lang w:val="en-GB"/>
        </w:rPr>
        <w:t xml:space="preserve">assigning </w:t>
      </w:r>
      <w:proofErr w:type="spellStart"/>
      <w:r w:rsidR="0005362E" w:rsidRPr="0005362E">
        <w:rPr>
          <w:i/>
          <w:lang w:val="en-GB"/>
        </w:rPr>
        <w:t>x</w:t>
      </w:r>
      <w:r w:rsidR="0005362E" w:rsidRPr="0005362E">
        <w:rPr>
          <w:i/>
          <w:vertAlign w:val="subscript"/>
          <w:lang w:val="en-GB"/>
        </w:rPr>
        <w:t>ij</w:t>
      </w:r>
      <w:proofErr w:type="spellEnd"/>
      <w:r w:rsidR="0005362E">
        <w:rPr>
          <w:lang w:val="en-GB"/>
        </w:rPr>
        <w:t xml:space="preserve"> = 1 and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w:t>
      </w:r>
      <w:proofErr w:type="spellStart"/>
      <w:r w:rsidR="0005362E" w:rsidRPr="0005362E">
        <w:rPr>
          <w:i/>
          <w:lang w:val="en-GB"/>
        </w:rPr>
        <w:t>D</w:t>
      </w:r>
      <w:r w:rsidR="0005362E" w:rsidRPr="0005362E">
        <w:rPr>
          <w:i/>
          <w:vertAlign w:val="subscript"/>
          <w:lang w:val="en-GB"/>
        </w:rPr>
        <w:t>k</w:t>
      </w:r>
      <w:proofErr w:type="spellEnd"/>
      <w:r w:rsidR="0005362E">
        <w:rPr>
          <w:lang w:val="en-GB"/>
        </w:rPr>
        <w:t xml:space="preserve"> </w:t>
      </w:r>
      <w:r w:rsidR="00A2796A">
        <w:rPr>
          <w:lang w:val="en-GB"/>
        </w:rPr>
        <w:t xml:space="preserve">for </w:t>
      </w:r>
      <w:r w:rsidR="00042ACE">
        <w:rPr>
          <w:i/>
          <w:lang w:val="en-GB"/>
        </w:rPr>
        <w:t>a</w:t>
      </w:r>
      <w:r w:rsidR="0005362E">
        <w:rPr>
          <w:lang w:val="en-GB"/>
        </w:rPr>
        <w:t>/2 times and</w:t>
      </w:r>
      <w:r w:rsidR="00A2796A">
        <w:rPr>
          <w:lang w:val="en-GB"/>
        </w:rPr>
        <w:t xml:space="preserve"> likewise</w:t>
      </w:r>
      <w:r w:rsidR="0005362E">
        <w:rPr>
          <w:lang w:val="en-GB"/>
        </w:rPr>
        <w:t xml:space="preserve">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1 and </w:t>
      </w:r>
      <w:proofErr w:type="spellStart"/>
      <w:r w:rsidR="0005362E" w:rsidRPr="00A2796A">
        <w:rPr>
          <w:i/>
          <w:lang w:val="en-GB"/>
        </w:rPr>
        <w:t>x</w:t>
      </w:r>
      <w:r w:rsidR="0005362E" w:rsidRPr="00A2796A">
        <w:rPr>
          <w:i/>
          <w:vertAlign w:val="subscript"/>
          <w:lang w:val="en-GB"/>
        </w:rPr>
        <w:t>ij</w:t>
      </w:r>
      <w:proofErr w:type="spellEnd"/>
      <w:r w:rsidR="0005362E">
        <w:rPr>
          <w:lang w:val="en-GB"/>
        </w:rPr>
        <w:t xml:space="preserve"> = </w:t>
      </w:r>
      <w:r w:rsidR="0005362E" w:rsidRPr="00A2796A">
        <w:rPr>
          <w:i/>
          <w:lang w:val="en-GB"/>
        </w:rPr>
        <w:t>D</w:t>
      </w:r>
      <w:r w:rsidR="0005362E" w:rsidRPr="00A2796A">
        <w:rPr>
          <w:i/>
          <w:vertAlign w:val="subscript"/>
          <w:lang w:val="en-GB"/>
        </w:rPr>
        <w:t>i</w:t>
      </w:r>
      <w:r w:rsidR="0005362E">
        <w:rPr>
          <w:lang w:val="en-GB"/>
        </w:rPr>
        <w:t xml:space="preserve"> </w:t>
      </w:r>
      <w:r w:rsidR="00042ACE">
        <w:rPr>
          <w:i/>
          <w:lang w:val="en-GB"/>
        </w:rPr>
        <w:t>a</w:t>
      </w:r>
      <w:r w:rsidR="0005362E">
        <w:rPr>
          <w:lang w:val="en-GB"/>
        </w:rPr>
        <w:t>/2 times</w:t>
      </w:r>
      <w:r w:rsidR="00A2796A">
        <w:rPr>
          <w:lang w:val="en-GB"/>
        </w:rPr>
        <w:t xml:space="preserve">.  Here </w:t>
      </w:r>
    </w:p>
    <w:p w14:paraId="2A7D8BB7" w14:textId="77777777" w:rsidR="006E6AA4" w:rsidRDefault="00C803AA" w:rsidP="00C35873">
      <w:pPr>
        <w:spacing w:line="360" w:lineRule="auto"/>
        <w:rPr>
          <w:lang w:val="en-GB"/>
        </w:rPr>
      </w:pPr>
      <w:r>
        <w:rPr>
          <w:position w:val="-24"/>
          <w:lang w:val="en-GB"/>
        </w:rPr>
        <w:pict w14:anchorId="2208312D">
          <v:shape id="_x0000_i1054" type="#_x0000_t75" style="width:89.2pt;height:49.95pt">
            <v:imagedata r:id="rId33" o:title=""/>
          </v:shape>
        </w:pict>
      </w:r>
      <w:r w:rsidR="0049530B">
        <w:rPr>
          <w:lang w:val="en-GB"/>
        </w:rPr>
        <w:t xml:space="preserve">,        </w:t>
      </w:r>
      <w:r>
        <w:rPr>
          <w:position w:val="-24"/>
          <w:lang w:val="en-GB"/>
        </w:rPr>
        <w:pict w14:anchorId="2F535142">
          <v:shape id="_x0000_i1055" type="#_x0000_t75" style="width:91.9pt;height:49.95pt">
            <v:imagedata r:id="rId34" o:title=""/>
          </v:shape>
        </w:pict>
      </w:r>
      <w:r w:rsidR="0049530B">
        <w:rPr>
          <w:lang w:val="en-GB"/>
        </w:rPr>
        <w:t xml:space="preserve"> for </w:t>
      </w:r>
      <w:proofErr w:type="spellStart"/>
      <w:r w:rsidR="0049530B" w:rsidRPr="0005362E">
        <w:rPr>
          <w:i/>
          <w:lang w:val="en-GB"/>
        </w:rPr>
        <w:t>x</w:t>
      </w:r>
      <w:r w:rsidR="0049530B" w:rsidRPr="0005362E">
        <w:rPr>
          <w:i/>
          <w:vertAlign w:val="subscript"/>
          <w:lang w:val="en-GB"/>
        </w:rPr>
        <w:t>ij</w:t>
      </w:r>
      <w:proofErr w:type="spellEnd"/>
      <w:r w:rsidR="0049530B">
        <w:rPr>
          <w:lang w:val="en-GB"/>
        </w:rPr>
        <w:t xml:space="preserve"> ≥ 1 and </w:t>
      </w:r>
      <w:proofErr w:type="spellStart"/>
      <w:proofErr w:type="gramStart"/>
      <w:r w:rsidR="0049530B" w:rsidRPr="0005362E">
        <w:rPr>
          <w:i/>
          <w:lang w:val="en-GB"/>
        </w:rPr>
        <w:t>x</w:t>
      </w:r>
      <w:r w:rsidR="0049530B" w:rsidRPr="0005362E">
        <w:rPr>
          <w:i/>
          <w:vertAlign w:val="subscript"/>
          <w:lang w:val="en-GB"/>
        </w:rPr>
        <w:t>kj</w:t>
      </w:r>
      <w:proofErr w:type="spellEnd"/>
      <w:r w:rsidR="0049530B">
        <w:rPr>
          <w:i/>
          <w:vertAlign w:val="subscript"/>
          <w:lang w:val="en-GB"/>
        </w:rPr>
        <w:t xml:space="preserve">  </w:t>
      </w:r>
      <w:r w:rsidR="0049530B">
        <w:rPr>
          <w:lang w:val="en-GB"/>
        </w:rPr>
        <w:t>≥</w:t>
      </w:r>
      <w:proofErr w:type="gramEnd"/>
      <w:r w:rsidR="0049530B">
        <w:rPr>
          <w:lang w:val="en-GB"/>
        </w:rPr>
        <w:t xml:space="preserve"> 1.</w:t>
      </w:r>
      <w:r w:rsidR="006E6AA4">
        <w:rPr>
          <w:lang w:val="en-GB"/>
        </w:rPr>
        <w:t xml:space="preserve">  Thus, maximum </w:t>
      </w:r>
      <w:proofErr w:type="spellStart"/>
      <w:r w:rsidR="006E6AA4" w:rsidRPr="006E6AA4">
        <w:rPr>
          <w:i/>
          <w:lang w:val="en-GB"/>
        </w:rPr>
        <w:t>CY</w:t>
      </w:r>
      <w:r w:rsidR="006E6AA4" w:rsidRPr="006E6AA4">
        <w:rPr>
          <w:i/>
          <w:vertAlign w:val="subscript"/>
          <w:lang w:val="en-GB"/>
        </w:rPr>
        <w:t>d</w:t>
      </w:r>
      <w:proofErr w:type="spellEnd"/>
      <w:r w:rsidR="006E6AA4">
        <w:rPr>
          <w:lang w:val="en-GB"/>
        </w:rPr>
        <w:t xml:space="preserve"> = </w:t>
      </w:r>
      <w:r w:rsidR="006E6AA4" w:rsidRPr="006E6AA4">
        <w:rPr>
          <w:i/>
          <w:lang w:val="en-GB"/>
        </w:rPr>
        <w:t>D</w:t>
      </w:r>
      <w:r w:rsidR="006E6AA4" w:rsidRPr="006E6AA4">
        <w:rPr>
          <w:i/>
          <w:vertAlign w:val="subscript"/>
          <w:lang w:val="en-GB"/>
        </w:rPr>
        <w:t>1</w:t>
      </w:r>
      <w:r w:rsidR="006E6AA4">
        <w:rPr>
          <w:lang w:val="en-GB"/>
        </w:rPr>
        <w:t xml:space="preserve"> + </w:t>
      </w:r>
      <w:r w:rsidR="006E6AA4" w:rsidRPr="006E6AA4">
        <w:rPr>
          <w:i/>
          <w:lang w:val="en-GB"/>
        </w:rPr>
        <w:t>D</w:t>
      </w:r>
      <w:r w:rsidR="006E6AA4" w:rsidRPr="006E6AA4">
        <w:rPr>
          <w:i/>
          <w:vertAlign w:val="subscript"/>
          <w:lang w:val="en-GB"/>
        </w:rPr>
        <w:t>2</w:t>
      </w:r>
      <w:r w:rsidR="006E6AA4">
        <w:rPr>
          <w:lang w:val="en-GB"/>
        </w:rPr>
        <w:t xml:space="preserve"> + </w:t>
      </w:r>
      <w:r w:rsidR="006E6AA4" w:rsidRPr="006E6AA4">
        <w:rPr>
          <w:i/>
          <w:lang w:val="en-GB"/>
        </w:rPr>
        <w:t>D</w:t>
      </w:r>
      <w:r w:rsidR="006E6AA4" w:rsidRPr="006E6AA4">
        <w:rPr>
          <w:i/>
          <w:vertAlign w:val="subscript"/>
          <w:lang w:val="en-GB"/>
        </w:rPr>
        <w:t>3</w:t>
      </w:r>
      <w:r w:rsidR="006E6AA4">
        <w:rPr>
          <w:lang w:val="en-GB"/>
        </w:rPr>
        <w:t>, where</w:t>
      </w:r>
    </w:p>
    <w:p w14:paraId="2D65B789" w14:textId="77777777" w:rsidR="006E6AA4" w:rsidRDefault="00C803AA" w:rsidP="00C35873">
      <w:pPr>
        <w:spacing w:line="360" w:lineRule="auto"/>
        <w:rPr>
          <w:lang w:val="en-GB"/>
        </w:rPr>
      </w:pPr>
      <w:r>
        <w:rPr>
          <w:position w:val="-72"/>
          <w:lang w:val="en-GB"/>
        </w:rPr>
        <w:lastRenderedPageBreak/>
        <w:pict w14:anchorId="2A611683">
          <v:shape id="_x0000_i1056" type="#_x0000_t75" style="width:332.05pt;height:77.9pt">
            <v:imagedata r:id="rId35" o:title=""/>
          </v:shape>
        </w:pict>
      </w:r>
      <w:r w:rsidR="004E1372">
        <w:rPr>
          <w:lang w:val="en-GB"/>
        </w:rPr>
        <w:t>,</w:t>
      </w:r>
    </w:p>
    <w:p w14:paraId="323EC442" w14:textId="77777777" w:rsidR="006E6AA4" w:rsidRDefault="00C803AA" w:rsidP="00C35873">
      <w:pPr>
        <w:spacing w:line="360" w:lineRule="auto"/>
        <w:rPr>
          <w:lang w:val="en-GB"/>
        </w:rPr>
      </w:pPr>
      <w:r>
        <w:rPr>
          <w:position w:val="-72"/>
          <w:lang w:val="en-GB"/>
        </w:rPr>
        <w:pict w14:anchorId="69A968A5">
          <v:shape id="_x0000_i1057" type="#_x0000_t75" style="width:339.6pt;height:77.9pt">
            <v:imagedata r:id="rId36" o:title=""/>
          </v:shape>
        </w:pict>
      </w:r>
      <w:r w:rsidR="00B25935">
        <w:rPr>
          <w:lang w:val="en-GB"/>
        </w:rPr>
        <w:t>,</w:t>
      </w:r>
    </w:p>
    <w:p w14:paraId="2CFBE860" w14:textId="77777777" w:rsidR="00710462" w:rsidRDefault="00C803AA" w:rsidP="00C35873">
      <w:pPr>
        <w:spacing w:line="360" w:lineRule="auto"/>
        <w:rPr>
          <w:lang w:val="en-GB"/>
        </w:rPr>
      </w:pPr>
      <w:r>
        <w:rPr>
          <w:position w:val="-64"/>
          <w:lang w:val="en-GB"/>
        </w:rPr>
        <w:pict w14:anchorId="23205F9B">
          <v:shape id="_x0000_i1058" type="#_x0000_t75" style="width:425pt;height:70.4pt">
            <v:imagedata r:id="rId37" o:title=""/>
          </v:shape>
        </w:pict>
      </w:r>
      <w:r w:rsidR="00B55935">
        <w:rPr>
          <w:lang w:val="en-GB"/>
        </w:rPr>
        <w:t>,</w:t>
      </w:r>
    </w:p>
    <w:p w14:paraId="570E80E4" w14:textId="77777777" w:rsidR="00B55DFE" w:rsidRDefault="00B25935" w:rsidP="00066658">
      <w:pPr>
        <w:spacing w:line="360" w:lineRule="auto"/>
        <w:rPr>
          <w:lang w:val="en-GB"/>
        </w:rPr>
      </w:pPr>
      <w:proofErr w:type="gramStart"/>
      <w:r w:rsidRPr="00B25935">
        <w:rPr>
          <w:i/>
          <w:lang w:val="en-GB"/>
        </w:rPr>
        <w:t>b</w:t>
      </w:r>
      <w:proofErr w:type="gramEnd"/>
      <w:r>
        <w:rPr>
          <w:lang w:val="en-GB"/>
        </w:rPr>
        <w:t xml:space="preserve"> </w:t>
      </w:r>
      <w:r w:rsidRPr="00B25935">
        <w:rPr>
          <w:lang w:val="en-GB"/>
        </w:rPr>
        <w:t xml:space="preserve">is the total number of samples with read counts present in profile </w:t>
      </w:r>
      <w:proofErr w:type="spellStart"/>
      <w:r w:rsidR="00A70D9E" w:rsidRPr="00A70D9E">
        <w:rPr>
          <w:i/>
          <w:lang w:val="en-GB"/>
        </w:rPr>
        <w:t>i</w:t>
      </w:r>
      <w:proofErr w:type="spellEnd"/>
      <w:r w:rsidRPr="00B25935">
        <w:rPr>
          <w:lang w:val="en-GB"/>
        </w:rPr>
        <w:t xml:space="preserve"> only and</w:t>
      </w:r>
      <w:r w:rsidR="00A70D9E">
        <w:rPr>
          <w:lang w:val="en-GB"/>
        </w:rPr>
        <w:t xml:space="preserve"> </w:t>
      </w:r>
      <w:r w:rsidR="00A70D9E">
        <w:rPr>
          <w:i/>
          <w:lang w:val="en-GB"/>
        </w:rPr>
        <w:t>c</w:t>
      </w:r>
      <w:r w:rsidR="00A70D9E">
        <w:rPr>
          <w:lang w:val="en-GB"/>
        </w:rPr>
        <w:t xml:space="preserve"> </w:t>
      </w:r>
      <w:r w:rsidR="00A70D9E" w:rsidRPr="00B25935">
        <w:rPr>
          <w:lang w:val="en-GB"/>
        </w:rPr>
        <w:t xml:space="preserve">is the total number of samples with read counts present in profile </w:t>
      </w:r>
      <w:r w:rsidR="00A70D9E">
        <w:rPr>
          <w:i/>
          <w:lang w:val="en-GB"/>
        </w:rPr>
        <w:t>k</w:t>
      </w:r>
      <w:r w:rsidR="00A70D9E" w:rsidRPr="00B25935">
        <w:rPr>
          <w:lang w:val="en-GB"/>
        </w:rPr>
        <w:t xml:space="preserve"> only</w:t>
      </w:r>
      <w:r w:rsidR="00A70D9E">
        <w:rPr>
          <w:lang w:val="en-GB"/>
        </w:rPr>
        <w:t xml:space="preserve">. </w:t>
      </w:r>
      <w:r w:rsidR="008C643D">
        <w:rPr>
          <w:lang w:val="en-GB"/>
        </w:rPr>
        <w:t>As such,</w:t>
      </w:r>
      <w:r>
        <w:rPr>
          <w:i/>
          <w:lang w:val="en-GB"/>
        </w:rPr>
        <w:t xml:space="preserve"> </w:t>
      </w:r>
      <w:r w:rsidR="00C803AA">
        <w:rPr>
          <w:position w:val="-14"/>
        </w:rPr>
        <w:pict w14:anchorId="2C0072BC">
          <v:shape id="_x0000_i1059" type="#_x0000_t75" style="width:25.8pt;height:18.8pt">
            <v:imagedata r:id="rId38" o:title=""/>
          </v:shape>
        </w:pict>
      </w:r>
      <w:r w:rsidR="00CB165C">
        <w:rPr>
          <w:lang w:val="en-GB"/>
        </w:rPr>
        <w:t xml:space="preserve">= 0 when two profiles are totally difference and </w:t>
      </w:r>
      <w:r w:rsidR="00C803AA">
        <w:rPr>
          <w:position w:val="-14"/>
        </w:rPr>
        <w:pict w14:anchorId="283E5D55">
          <v:shape id="_x0000_i1060" type="#_x0000_t75" style="width:25.8pt;height:18.8pt">
            <v:imagedata r:id="rId39" o:title=""/>
          </v:shape>
        </w:pict>
      </w:r>
      <w:r w:rsidR="00CB165C">
        <w:rPr>
          <w:lang w:val="en-GB"/>
        </w:rPr>
        <w:t xml:space="preserve">= 1 when the two are identical.  </w:t>
      </w:r>
    </w:p>
    <w:p w14:paraId="627398BF" w14:textId="77777777" w:rsidR="001A7456" w:rsidRPr="001A7456" w:rsidRDefault="001A7456" w:rsidP="00066658">
      <w:pPr>
        <w:spacing w:line="360" w:lineRule="auto"/>
        <w:rPr>
          <w:b/>
          <w:lang w:val="en-GB"/>
        </w:rPr>
      </w:pPr>
      <w:r w:rsidRPr="001A7456">
        <w:rPr>
          <w:b/>
          <w:lang w:val="en-GB"/>
        </w:rPr>
        <w:t>Magnitude of change</w:t>
      </w:r>
    </w:p>
    <w:p w14:paraId="07B7C323" w14:textId="29783B5F" w:rsidR="00F24DE7" w:rsidRPr="00716225" w:rsidRDefault="00DC362E" w:rsidP="00093C99">
      <w:pPr>
        <w:spacing w:line="360" w:lineRule="auto"/>
        <w:rPr>
          <w:lang w:val="en-GB"/>
        </w:rPr>
      </w:pPr>
      <w:r>
        <w:rPr>
          <w:lang w:val="en-GB"/>
        </w:rPr>
        <w:t xml:space="preserve">We define the strength of a gene expression profile’s signal according to the value of the </w:t>
      </w:r>
      <w:r w:rsidR="002A5569">
        <w:rPr>
          <w:lang w:val="en-GB"/>
        </w:rPr>
        <w:t>test</w:t>
      </w:r>
      <w:r>
        <w:rPr>
          <w:lang w:val="en-GB"/>
        </w:rPr>
        <w:t xml:space="preserve">-statistic </w:t>
      </w:r>
      <w:r w:rsidR="00590D3E">
        <w:rPr>
          <w:lang w:val="en-GB"/>
        </w:rPr>
        <w:t xml:space="preserve">location parameter </w:t>
      </w:r>
      <w:r>
        <w:rPr>
          <w:lang w:val="en-GB"/>
        </w:rPr>
        <w:t xml:space="preserve">obtained from a Wilcoxon rank sum non-parametric test </w:t>
      </w:r>
      <w:r w:rsidR="0066735E">
        <w:rPr>
          <w:lang w:val="en-GB"/>
        </w:rPr>
        <w:fldChar w:fldCharType="begin"/>
      </w:r>
      <w:r w:rsidR="0066735E">
        <w:rPr>
          <w:lang w:val="en-GB"/>
        </w:rPr>
        <w:instrText xml:space="preserve"> ADDIN EN.CITE &lt;EndNote&gt;&lt;Cite&gt;&lt;Author&gt;Chicken&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Cite&gt;&lt;Author&gt;Hollander&lt;/Author&gt;&lt;Year&gt;2013&lt;/Year&gt;&lt;RecNum&gt;35&lt;/RecNum&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66735E">
        <w:rPr>
          <w:lang w:val="en-GB"/>
        </w:rPr>
        <w:fldChar w:fldCharType="separate"/>
      </w:r>
      <w:r w:rsidR="0066735E">
        <w:rPr>
          <w:noProof/>
          <w:lang w:val="en-GB"/>
        </w:rPr>
        <w:t>(</w:t>
      </w:r>
      <w:hyperlink w:anchor="_ENREF_5" w:tooltip="Hollander, 2013 #35" w:history="1">
        <w:r w:rsidR="0005385D">
          <w:rPr>
            <w:noProof/>
            <w:lang w:val="en-GB"/>
          </w:rPr>
          <w:t>Hollander 2013</w:t>
        </w:r>
      </w:hyperlink>
      <w:r w:rsidR="0066735E">
        <w:rPr>
          <w:noProof/>
          <w:lang w:val="en-GB"/>
        </w:rPr>
        <w:t>)</w:t>
      </w:r>
      <w:r w:rsidR="0066735E">
        <w:rPr>
          <w:lang w:val="en-GB"/>
        </w:rPr>
        <w:fldChar w:fldCharType="end"/>
      </w:r>
      <w:r w:rsidR="001D10CD">
        <w:rPr>
          <w:lang w:val="en-GB"/>
        </w:rPr>
        <w:t xml:space="preserve"> </w:t>
      </w:r>
      <w:r>
        <w:rPr>
          <w:lang w:val="en-GB"/>
        </w:rPr>
        <w:t xml:space="preserve">measuring the difference between the ranks of the expression of the genes in sample </w:t>
      </w:r>
      <w:r w:rsidR="00E30A17" w:rsidRPr="00E30A17">
        <w:rPr>
          <w:i/>
          <w:lang w:val="en-GB"/>
        </w:rPr>
        <w:t>X</w:t>
      </w:r>
      <w:r>
        <w:rPr>
          <w:lang w:val="en-GB"/>
        </w:rPr>
        <w:t xml:space="preserve"> vs those in sample </w:t>
      </w:r>
      <w:r w:rsidR="00E30A17" w:rsidRPr="00E30A17">
        <w:rPr>
          <w:i/>
          <w:lang w:val="en-GB"/>
        </w:rPr>
        <w:t>Y</w:t>
      </w:r>
      <w:r>
        <w:rPr>
          <w:lang w:val="en-GB"/>
        </w:rPr>
        <w:t xml:space="preserve">.  Here, sample </w:t>
      </w:r>
      <w:r w:rsidR="00B9551C" w:rsidRPr="00B9551C">
        <w:rPr>
          <w:i/>
          <w:lang w:val="en-GB"/>
        </w:rPr>
        <w:t>X</w:t>
      </w:r>
      <w:r>
        <w:rPr>
          <w:lang w:val="en-GB"/>
        </w:rPr>
        <w:t xml:space="preserve"> </w:t>
      </w:r>
      <w:r w:rsidR="00E30A17">
        <w:rPr>
          <w:lang w:val="en-GB"/>
        </w:rPr>
        <w:t>is</w:t>
      </w:r>
      <w:r>
        <w:rPr>
          <w:lang w:val="en-GB"/>
        </w:rPr>
        <w:t xml:space="preserve"> the biological replicates from the </w:t>
      </w:r>
      <w:r w:rsidR="0004338C">
        <w:rPr>
          <w:lang w:val="en-GB"/>
        </w:rPr>
        <w:t>treated, perturbed or diseased group</w:t>
      </w:r>
      <w:r>
        <w:rPr>
          <w:lang w:val="en-GB"/>
        </w:rPr>
        <w:t xml:space="preserve"> and sample </w:t>
      </w:r>
      <w:r w:rsidR="00B9551C" w:rsidRPr="00B9551C">
        <w:rPr>
          <w:i/>
          <w:lang w:val="en-GB"/>
        </w:rPr>
        <w:t>Y</w:t>
      </w:r>
      <w:r>
        <w:rPr>
          <w:lang w:val="en-GB"/>
        </w:rPr>
        <w:t xml:space="preserve"> </w:t>
      </w:r>
      <w:r w:rsidR="00E30A17">
        <w:rPr>
          <w:lang w:val="en-GB"/>
        </w:rPr>
        <w:t>is</w:t>
      </w:r>
      <w:r>
        <w:rPr>
          <w:lang w:val="en-GB"/>
        </w:rPr>
        <w:t xml:space="preserve"> the biological replicate</w:t>
      </w:r>
      <w:r w:rsidR="0004338C">
        <w:rPr>
          <w:lang w:val="en-GB"/>
        </w:rPr>
        <w:t>s</w:t>
      </w:r>
      <w:r>
        <w:rPr>
          <w:lang w:val="en-GB"/>
        </w:rPr>
        <w:t xml:space="preserve"> from the controls.</w:t>
      </w:r>
      <w:r w:rsidR="0004338C">
        <w:rPr>
          <w:lang w:val="en-GB"/>
        </w:rPr>
        <w:t xml:space="preserve"> </w:t>
      </w:r>
      <w:r w:rsidR="00F24DE7">
        <w:t xml:space="preserve">The </w:t>
      </w:r>
      <w:proofErr w:type="spellStart"/>
      <w:r w:rsidR="00530201">
        <w:rPr>
          <w:i/>
        </w:rPr>
        <w:t>g</w:t>
      </w:r>
      <w:r w:rsidR="00716225">
        <w:t>th</w:t>
      </w:r>
      <w:proofErr w:type="spellEnd"/>
      <w:r w:rsidR="00716225">
        <w:t xml:space="preserve"> </w:t>
      </w:r>
      <w:r w:rsidR="0004338C">
        <w:t xml:space="preserve">gene expression </w:t>
      </w:r>
      <w:r w:rsidR="00F24DE7">
        <w:t>profile’s signal is therefore:</w:t>
      </w:r>
    </w:p>
    <w:p w14:paraId="2FC5D0D6" w14:textId="77777777" w:rsidR="001C27E3" w:rsidRDefault="00C803AA" w:rsidP="00093C99">
      <w:pPr>
        <w:spacing w:line="360" w:lineRule="auto"/>
      </w:pPr>
      <w:r>
        <w:rPr>
          <w:position w:val="-52"/>
        </w:rPr>
        <w:pict w14:anchorId="7B8F40D8">
          <v:shape id="_x0000_i1061" type="#_x0000_t75" style="width:226.2pt;height:58.55pt">
            <v:imagedata r:id="rId40" o:title=""/>
          </v:shape>
        </w:pict>
      </w:r>
    </w:p>
    <w:p w14:paraId="52E96148" w14:textId="1F35600D" w:rsidR="00220397" w:rsidRDefault="00ED155C" w:rsidP="00093C99">
      <w:pPr>
        <w:spacing w:line="360" w:lineRule="auto"/>
      </w:pPr>
      <w:r>
        <w:t>When the sample size for each group is small (i.e., ≤ 30), th</w:t>
      </w:r>
      <w:r w:rsidR="007514E0">
        <w:t>e estimation of the Z-statistic</w:t>
      </w:r>
      <w:r>
        <w:t xml:space="preserve"> from the Wilcoxon rank sum test can be spurious.</w:t>
      </w:r>
      <w:r w:rsidR="004A33A5">
        <w:t xml:space="preserve">  In such a case, we default to measure the </w:t>
      </w:r>
      <w:r w:rsidR="004A33A5">
        <w:rPr>
          <w:lang w:val="en-GB"/>
        </w:rPr>
        <w:t xml:space="preserve">strength of the </w:t>
      </w:r>
      <w:proofErr w:type="spellStart"/>
      <w:r w:rsidR="007F7D77">
        <w:rPr>
          <w:i/>
          <w:lang w:val="en-GB"/>
        </w:rPr>
        <w:t>g</w:t>
      </w:r>
      <w:r w:rsidR="004A33A5">
        <w:rPr>
          <w:lang w:val="en-GB"/>
        </w:rPr>
        <w:t>th</w:t>
      </w:r>
      <w:proofErr w:type="spellEnd"/>
      <w:r w:rsidR="004A33A5">
        <w:rPr>
          <w:lang w:val="en-GB"/>
        </w:rPr>
        <w:t xml:space="preserve"> gene</w:t>
      </w:r>
      <w:r w:rsidR="00220397">
        <w:rPr>
          <w:lang w:val="en-GB"/>
        </w:rPr>
        <w:t>’s</w:t>
      </w:r>
      <w:r w:rsidR="004A33A5">
        <w:rPr>
          <w:lang w:val="en-GB"/>
        </w:rPr>
        <w:t xml:space="preserve"> differential expression according to the value of the </w:t>
      </w:r>
      <w:r w:rsidR="004A33A5" w:rsidRPr="004A33A5">
        <w:rPr>
          <w:lang w:val="en-GB"/>
        </w:rPr>
        <w:t xml:space="preserve">Hodges-Lehmann </w:t>
      </w:r>
      <w:r w:rsidR="00614420">
        <w:rPr>
          <w:lang w:val="en-GB"/>
        </w:rPr>
        <w:t xml:space="preserve">location parameter </w:t>
      </w:r>
      <w:r w:rsidR="004A33A5" w:rsidRPr="004A33A5">
        <w:rPr>
          <w:lang w:val="en-GB"/>
        </w:rPr>
        <w:lastRenderedPageBreak/>
        <w:t>estimator</w:t>
      </w:r>
      <w:r w:rsidR="004A33A5">
        <w:rPr>
          <w:lang w:val="en-GB"/>
        </w:rPr>
        <w:t xml:space="preserve"> </w:t>
      </w:r>
      <w:r w:rsidR="00C803AA">
        <w:rPr>
          <w:position w:val="-14"/>
        </w:rPr>
        <w:pict w14:anchorId="41B79CCC">
          <v:shape id="_x0000_i1062" type="#_x0000_t75" style="width:16.65pt;height:20.4pt">
            <v:imagedata r:id="rId41" o:title=""/>
          </v:shape>
        </w:pict>
      </w:r>
      <w:r w:rsidR="004A33A5">
        <w:rPr>
          <w:lang w:val="en-GB"/>
        </w:rPr>
        <w:t xml:space="preserve"> for the difference between two groups</w:t>
      </w:r>
      <w:r w:rsidR="001D10CD">
        <w:rPr>
          <w:lang w:val="en-GB"/>
        </w:rPr>
        <w:fldChar w:fldCharType="begin"/>
      </w:r>
      <w:r w:rsidR="001D10CD">
        <w:rPr>
          <w:lang w:val="en-GB"/>
        </w:rPr>
        <w:instrText xml:space="preserve"> ADDIN EN.CITE &lt;EndNote&gt;&lt;Cite&gt;&lt;Author&gt;Hollander&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1D10CD">
        <w:rPr>
          <w:lang w:val="en-GB"/>
        </w:rPr>
        <w:fldChar w:fldCharType="separate"/>
      </w:r>
      <w:r w:rsidR="001D10CD">
        <w:rPr>
          <w:noProof/>
          <w:lang w:val="en-GB"/>
        </w:rPr>
        <w:t>(</w:t>
      </w:r>
      <w:hyperlink w:anchor="_ENREF_5" w:tooltip="Hollander, 2013 #35" w:history="1">
        <w:r w:rsidR="0005385D">
          <w:rPr>
            <w:noProof/>
            <w:lang w:val="en-GB"/>
          </w:rPr>
          <w:t>Hollander 2013</w:t>
        </w:r>
      </w:hyperlink>
      <w:r w:rsidR="001D10CD">
        <w:rPr>
          <w:noProof/>
          <w:lang w:val="en-GB"/>
        </w:rPr>
        <w:t>)</w:t>
      </w:r>
      <w:r w:rsidR="001D10CD">
        <w:rPr>
          <w:lang w:val="en-GB"/>
        </w:rPr>
        <w:fldChar w:fldCharType="end"/>
      </w:r>
      <w:r w:rsidR="004A33A5" w:rsidRPr="004A33A5">
        <w:rPr>
          <w:lang w:val="en-GB"/>
        </w:rPr>
        <w:t>.</w:t>
      </w:r>
      <w:r w:rsidR="004A33A5">
        <w:rPr>
          <w:lang w:val="en-GB"/>
        </w:rPr>
        <w:t xml:space="preserve">  Briefly,  </w:t>
      </w:r>
      <w:r w:rsidR="00C803AA">
        <w:rPr>
          <w:position w:val="-14"/>
        </w:rPr>
        <w:pict w14:anchorId="3C07218A">
          <v:shape id="_x0000_i1063" type="#_x0000_t75" style="width:16.65pt;height:20.4pt">
            <v:imagedata r:id="rId42" o:title=""/>
          </v:shape>
        </w:pict>
      </w:r>
      <w:r w:rsidR="00220397">
        <w:t xml:space="preserve"> is the </w:t>
      </w:r>
      <w:r w:rsidR="00220397" w:rsidRPr="00220397">
        <w:t xml:space="preserve">median of the Walsh averages, the average of all possible pairs of differences </w:t>
      </w:r>
      <w:r w:rsidR="00220397">
        <w:t xml:space="preserve">between the ranks of the </w:t>
      </w:r>
      <w:proofErr w:type="spellStart"/>
      <w:r w:rsidR="007F7D77">
        <w:rPr>
          <w:i/>
        </w:rPr>
        <w:t>g</w:t>
      </w:r>
      <w:r w:rsidR="00220397">
        <w:t>th</w:t>
      </w:r>
      <w:proofErr w:type="spellEnd"/>
      <w:r w:rsidR="00220397">
        <w:t xml:space="preserve"> gene RNA-</w:t>
      </w:r>
      <w:proofErr w:type="spellStart"/>
      <w:r w:rsidR="00220397">
        <w:t>Seq</w:t>
      </w:r>
      <w:proofErr w:type="spellEnd"/>
      <w:r w:rsidR="00220397">
        <w:t xml:space="preserve"> counts in sample X vs the ranks of</w:t>
      </w:r>
      <w:r w:rsidR="001D10CD">
        <w:t xml:space="preserve"> the RNA-</w:t>
      </w:r>
      <w:proofErr w:type="spellStart"/>
      <w:r w:rsidR="001D10CD">
        <w:t>Seq</w:t>
      </w:r>
      <w:proofErr w:type="spellEnd"/>
      <w:r w:rsidR="001D10CD">
        <w:t xml:space="preserve"> counts in sample Y</w:t>
      </w:r>
      <w:r w:rsidR="00220397" w:rsidRPr="00220397">
        <w:t>.</w:t>
      </w:r>
      <w:r w:rsidR="00220397">
        <w:t xml:space="preserve">  </w:t>
      </w:r>
      <w:r w:rsidR="00DF03B9">
        <w:t>Thus, f</w:t>
      </w:r>
      <w:r w:rsidR="00220397" w:rsidRPr="00220397">
        <w:t xml:space="preserve">or a set of </w:t>
      </w:r>
      <w:r w:rsidR="00220397">
        <w:t xml:space="preserve">N </w:t>
      </w:r>
      <w:r w:rsidR="005F175F">
        <w:t>paired differences observations</w:t>
      </w:r>
      <w:r w:rsidR="00220397">
        <w:t xml:space="preserve">, there will be </w:t>
      </w:r>
      <w:proofErr w:type="gramStart"/>
      <w:r w:rsidR="00220397">
        <w:t>N(</w:t>
      </w:r>
      <w:proofErr w:type="gramEnd"/>
      <w:r w:rsidR="00220397">
        <w:t>N</w:t>
      </w:r>
      <w:r w:rsidR="00220397" w:rsidRPr="00220397">
        <w:t>+1)/2 Walsh averages</w:t>
      </w:r>
      <w:r w:rsidR="006702B8">
        <w:t>. The median of all the Walsh averages is equal to</w:t>
      </w:r>
      <w:r w:rsidR="00C803AA">
        <w:rPr>
          <w:position w:val="-14"/>
        </w:rPr>
        <w:pict w14:anchorId="789E8664">
          <v:shape id="_x0000_i1064" type="#_x0000_t75" style="width:16.65pt;height:20.4pt">
            <v:imagedata r:id="rId41" o:title=""/>
          </v:shape>
        </w:pict>
      </w:r>
      <w:r w:rsidR="006702B8">
        <w:t xml:space="preserve">.  </w:t>
      </w:r>
      <w:r w:rsidR="00220397">
        <w:t>Hence,</w:t>
      </w:r>
    </w:p>
    <w:p w14:paraId="5E45E231" w14:textId="77777777" w:rsidR="00220397" w:rsidRDefault="00C803AA" w:rsidP="00093C99">
      <w:pPr>
        <w:spacing w:line="360" w:lineRule="auto"/>
      </w:pPr>
      <w:r>
        <w:rPr>
          <w:position w:val="-34"/>
        </w:rPr>
        <w:pict w14:anchorId="7496B3AB">
          <v:shape id="_x0000_i1065" type="#_x0000_t75" style="width:185.9pt;height:39.75pt">
            <v:imagedata r:id="rId43" o:title=""/>
          </v:shape>
        </w:pict>
      </w:r>
      <w:r w:rsidR="006702B8">
        <w:t>.</w:t>
      </w:r>
    </w:p>
    <w:p w14:paraId="3A03663D" w14:textId="77777777" w:rsidR="001A7456" w:rsidRPr="001A7456" w:rsidRDefault="001A7456" w:rsidP="00093C99">
      <w:pPr>
        <w:spacing w:line="360" w:lineRule="auto"/>
        <w:rPr>
          <w:b/>
        </w:rPr>
      </w:pPr>
      <w:r w:rsidRPr="001A7456">
        <w:rPr>
          <w:b/>
        </w:rPr>
        <w:t>Dispersion</w:t>
      </w:r>
    </w:p>
    <w:p w14:paraId="2F761657" w14:textId="77777777" w:rsidR="00002B2D" w:rsidRDefault="00492D75" w:rsidP="00093C99">
      <w:pPr>
        <w:spacing w:line="360" w:lineRule="auto"/>
      </w:pPr>
      <w:r>
        <w:t>C</w:t>
      </w:r>
      <w:r w:rsidR="0099450E">
        <w:t xml:space="preserve">ount data is known to be </w:t>
      </w:r>
      <w:r w:rsidR="0019524D">
        <w:t>dispersed</w:t>
      </w:r>
      <w:r>
        <w:t xml:space="preserve"> (ref)</w:t>
      </w:r>
      <w:r w:rsidR="0019524D">
        <w:t xml:space="preserve">.  The </w:t>
      </w:r>
      <w:r w:rsidR="0019524D" w:rsidRPr="0019524D">
        <w:t>variance-to-mean ratio</w:t>
      </w:r>
      <w:r w:rsidR="0019524D">
        <w:t xml:space="preserve"> (</w:t>
      </w:r>
      <w:r w:rsidR="0019524D" w:rsidRPr="00167CC0">
        <w:rPr>
          <w:i/>
        </w:rPr>
        <w:t>VMR</w:t>
      </w:r>
      <w:r w:rsidR="0019524D">
        <w:t xml:space="preserve">) is a measure of dispersion </w:t>
      </w:r>
      <w:r w:rsidR="00002B2D">
        <w:t>(</w:t>
      </w:r>
      <w:r w:rsidR="00C803AA">
        <w:rPr>
          <w:position w:val="-10"/>
        </w:rPr>
        <w:pict w14:anchorId="5477A560">
          <v:shape id="_x0000_i1066" type="#_x0000_t75" style="width:10.2pt;height:15.6pt">
            <v:imagedata r:id="rId44" o:title=""/>
          </v:shape>
        </w:pict>
      </w:r>
      <w:r w:rsidR="00002B2D">
        <w:t xml:space="preserve">) </w:t>
      </w:r>
      <w:r w:rsidR="0019524D">
        <w:t>and is the inverse of signal to noise</w:t>
      </w:r>
      <w:r w:rsidR="00724F90">
        <w:t xml:space="preserve"> (SNR)</w:t>
      </w:r>
      <w:r w:rsidR="0019524D">
        <w:t xml:space="preserve">.  </w:t>
      </w:r>
      <w:r w:rsidR="0019524D" w:rsidRPr="0019524D">
        <w:t xml:space="preserve">If </w:t>
      </w:r>
      <w:r w:rsidR="00C803AA">
        <w:rPr>
          <w:position w:val="-10"/>
        </w:rPr>
        <w:pict w14:anchorId="0D103044">
          <v:shape id="_x0000_i1067" type="#_x0000_t75" style="width:10.2pt;height:16.65pt">
            <v:imagedata r:id="rId45" o:title=""/>
          </v:shape>
        </w:pict>
      </w:r>
      <w:r w:rsidR="0019524D" w:rsidRPr="0019524D">
        <w:t xml:space="preserve">is larger than </w:t>
      </w:r>
      <w:r w:rsidR="00AE5B60">
        <w:t xml:space="preserve">1, a dataset is said to be </w:t>
      </w:r>
      <w:proofErr w:type="spellStart"/>
      <w:r w:rsidR="00AE5B60">
        <w:t>over</w:t>
      </w:r>
      <w:r w:rsidR="0019524D" w:rsidRPr="0019524D">
        <w:t>dispersed</w:t>
      </w:r>
      <w:proofErr w:type="spellEnd"/>
      <w:r w:rsidR="0019524D">
        <w:t xml:space="preserve">.  </w:t>
      </w:r>
      <w:r w:rsidR="00364DE5">
        <w:t xml:space="preserve">For each </w:t>
      </w:r>
      <w:proofErr w:type="spellStart"/>
      <w:r w:rsidR="00150500">
        <w:rPr>
          <w:i/>
        </w:rPr>
        <w:t>g</w:t>
      </w:r>
      <w:r w:rsidR="009733F2">
        <w:t>th</w:t>
      </w:r>
      <w:proofErr w:type="spellEnd"/>
      <w:r w:rsidR="009733F2">
        <w:t xml:space="preserve"> </w:t>
      </w:r>
      <w:r w:rsidR="00364DE5">
        <w:t>gene</w:t>
      </w:r>
      <w:r w:rsidR="00716225">
        <w:t xml:space="preserve"> expression profile</w:t>
      </w:r>
      <w:r w:rsidR="00364DE5">
        <w:t>, w</w:t>
      </w:r>
      <w:r w:rsidR="0019524D">
        <w:t xml:space="preserve">e estimate </w:t>
      </w:r>
      <w:r w:rsidR="00C803AA">
        <w:rPr>
          <w:position w:val="-10"/>
        </w:rPr>
        <w:pict w14:anchorId="411852C1">
          <v:shape id="_x0000_i1068" type="#_x0000_t75" style="width:10.2pt;height:16.65pt">
            <v:imagedata r:id="rId45" o:title=""/>
          </v:shape>
        </w:pict>
      </w:r>
      <w:r w:rsidR="0019524D">
        <w:t>using a</w:t>
      </w:r>
      <w:r w:rsidR="00005322">
        <w:t xml:space="preserve"> quasi-P</w:t>
      </w:r>
      <w:r w:rsidR="00364DE5">
        <w:t xml:space="preserve">oisson regression to model the </w:t>
      </w:r>
      <w:r w:rsidR="00716225">
        <w:t>data</w:t>
      </w:r>
      <w:r w:rsidR="00E1021C">
        <w:t xml:space="preserve">.  </w:t>
      </w:r>
      <w:r w:rsidR="00002B2D">
        <w:t xml:space="preserve">For Poisson distributed data, the variance is equal to the mean, i.e., </w:t>
      </w:r>
      <w:proofErr w:type="gramStart"/>
      <w:r w:rsidR="00002B2D">
        <w:t>V(</w:t>
      </w:r>
      <w:proofErr w:type="spellStart"/>
      <w:proofErr w:type="gramEnd"/>
      <w:r w:rsidR="00002B2D">
        <w:t>Y</w:t>
      </w:r>
      <w:r w:rsidR="00150500">
        <w:rPr>
          <w:vertAlign w:val="subscript"/>
        </w:rPr>
        <w:t>g</w:t>
      </w:r>
      <w:proofErr w:type="spellEnd"/>
      <w:r w:rsidR="00002B2D">
        <w:t>) = E(</w:t>
      </w:r>
      <w:proofErr w:type="spellStart"/>
      <w:r w:rsidR="00002B2D">
        <w:t>Y</w:t>
      </w:r>
      <w:r w:rsidR="00150500">
        <w:rPr>
          <w:vertAlign w:val="subscript"/>
        </w:rPr>
        <w:t>g</w:t>
      </w:r>
      <w:proofErr w:type="spellEnd"/>
      <w:r w:rsidR="00002B2D">
        <w:t>) =</w:t>
      </w:r>
      <w:r w:rsidR="003822F2">
        <w:t xml:space="preserve"> </w:t>
      </w:r>
      <w:r w:rsidR="00002B2D" w:rsidRPr="003822F2">
        <w:rPr>
          <w:rFonts w:ascii="Symbol" w:hAnsi="Symbol"/>
          <w:i/>
        </w:rPr>
        <w:t></w:t>
      </w:r>
      <w:r w:rsidR="00150500">
        <w:rPr>
          <w:i/>
          <w:vertAlign w:val="subscript"/>
        </w:rPr>
        <w:t>g</w:t>
      </w:r>
      <w:r w:rsidR="00002B2D">
        <w:t xml:space="preserve">. </w:t>
      </w:r>
      <w:r w:rsidR="003822F2" w:rsidRPr="003822F2">
        <w:t xml:space="preserve">The quasi-Poisson likelihood model is </w:t>
      </w:r>
      <w:r w:rsidR="000740C5">
        <w:t>commonly used</w:t>
      </w:r>
      <w:r w:rsidR="001C27E3">
        <w:t xml:space="preserve"> for</w:t>
      </w:r>
      <w:r w:rsidR="003822F2" w:rsidRPr="003822F2">
        <w:t xml:space="preserve"> </w:t>
      </w:r>
      <w:proofErr w:type="spellStart"/>
      <w:r w:rsidR="003822F2" w:rsidRPr="003822F2">
        <w:t>overdispersed</w:t>
      </w:r>
      <w:proofErr w:type="spellEnd"/>
      <w:r w:rsidR="003822F2" w:rsidRPr="003822F2">
        <w:t xml:space="preserve"> count data </w:t>
      </w:r>
      <w:r w:rsidR="001C27E3">
        <w:t>as</w:t>
      </w:r>
      <w:r w:rsidR="003822F2" w:rsidRPr="003822F2">
        <w:t xml:space="preserve"> it </w:t>
      </w:r>
      <w:r w:rsidR="001C27E3">
        <w:t>incorporates</w:t>
      </w:r>
      <w:r w:rsidR="003822F2" w:rsidRPr="003822F2">
        <w:t xml:space="preserve"> </w:t>
      </w:r>
      <w:r w:rsidR="003822F2">
        <w:t xml:space="preserve">the dispersion parameter </w:t>
      </w:r>
      <w:r w:rsidR="00C803AA">
        <w:rPr>
          <w:position w:val="-10"/>
        </w:rPr>
        <w:pict w14:anchorId="5D2B9CD7">
          <v:shape id="_x0000_i1069" type="#_x0000_t75" style="width:10.2pt;height:16.65pt">
            <v:imagedata r:id="rId46" o:title=""/>
          </v:shape>
        </w:pict>
      </w:r>
      <w:r w:rsidR="001C27E3">
        <w:t xml:space="preserve"> into the Poisson model</w:t>
      </w:r>
      <w:r w:rsidR="000740C5">
        <w:t xml:space="preserve"> (</w:t>
      </w:r>
      <w:proofErr w:type="spellStart"/>
      <w:r w:rsidR="000740C5">
        <w:t>McCullagh</w:t>
      </w:r>
      <w:proofErr w:type="spellEnd"/>
      <w:r w:rsidR="000740C5">
        <w:t xml:space="preserve"> and </w:t>
      </w:r>
      <w:proofErr w:type="spellStart"/>
      <w:r w:rsidR="000740C5">
        <w:t>N</w:t>
      </w:r>
      <w:r w:rsidR="000740C5" w:rsidRPr="000740C5">
        <w:t>elder</w:t>
      </w:r>
      <w:proofErr w:type="spellEnd"/>
      <w:r w:rsidR="000740C5" w:rsidRPr="000740C5">
        <w:t xml:space="preserve"> 1989 generalized linear models</w:t>
      </w:r>
      <w:r w:rsidR="000740C5">
        <w:t>)</w:t>
      </w:r>
      <w:r w:rsidR="001C27E3">
        <w:t xml:space="preserve">.  In doing so, </w:t>
      </w:r>
      <w:r w:rsidR="003822F2" w:rsidRPr="003822F2">
        <w:t xml:space="preserve">the variance of the response </w:t>
      </w:r>
      <w:r w:rsidR="001C27E3">
        <w:t>(</w:t>
      </w:r>
      <w:proofErr w:type="spellStart"/>
      <w:r w:rsidR="001C27E3">
        <w:t>Y</w:t>
      </w:r>
      <w:r w:rsidR="00150500">
        <w:rPr>
          <w:vertAlign w:val="subscript"/>
        </w:rPr>
        <w:t>g</w:t>
      </w:r>
      <w:proofErr w:type="spellEnd"/>
      <w:r w:rsidR="001C27E3">
        <w:t xml:space="preserve">) </w:t>
      </w:r>
      <w:r w:rsidR="003822F2" w:rsidRPr="003822F2">
        <w:t>is a linear function of the mean</w:t>
      </w:r>
      <w:r w:rsidR="003822F2">
        <w:t xml:space="preserve">, </w:t>
      </w:r>
      <w:proofErr w:type="gramStart"/>
      <w:r w:rsidR="003822F2">
        <w:t>V(</w:t>
      </w:r>
      <w:proofErr w:type="spellStart"/>
      <w:proofErr w:type="gramEnd"/>
      <w:r w:rsidR="003822F2">
        <w:t>Y</w:t>
      </w:r>
      <w:r w:rsidR="00150500">
        <w:rPr>
          <w:vertAlign w:val="subscript"/>
        </w:rPr>
        <w:t>g</w:t>
      </w:r>
      <w:proofErr w:type="spellEnd"/>
      <w:r w:rsidR="003822F2">
        <w:t xml:space="preserve">) = </w:t>
      </w:r>
      <w:r w:rsidR="00C803AA">
        <w:rPr>
          <w:position w:val="-14"/>
        </w:rPr>
        <w:pict w14:anchorId="6D2CBF11">
          <v:shape id="_x0000_i1070" type="#_x0000_t75" style="width:26.85pt;height:19.35pt">
            <v:imagedata r:id="rId47" o:title=""/>
          </v:shape>
        </w:pict>
      </w:r>
      <w:r w:rsidR="00E1021C">
        <w:t xml:space="preserve"> and </w:t>
      </w:r>
      <w:r w:rsidR="000740C5">
        <w:t>dispersion estimated as</w:t>
      </w:r>
    </w:p>
    <w:p w14:paraId="6043DBD3" w14:textId="77777777" w:rsidR="00D879D0" w:rsidRDefault="00C803AA" w:rsidP="0057497C">
      <w:pPr>
        <w:spacing w:line="360" w:lineRule="auto"/>
      </w:pPr>
      <w:r>
        <w:rPr>
          <w:position w:val="-32"/>
        </w:rPr>
        <w:pict w14:anchorId="68AADCA5">
          <v:shape id="_x0000_i1071" type="#_x0000_t75" style="width:116.05pt;height:39.2pt">
            <v:imagedata r:id="rId48" o:title=""/>
          </v:shape>
        </w:pict>
      </w:r>
    </w:p>
    <w:p w14:paraId="26550DCA" w14:textId="77777777" w:rsidR="000A6CD3" w:rsidRDefault="00E1021C" w:rsidP="0057497C">
      <w:pPr>
        <w:spacing w:line="360" w:lineRule="auto"/>
      </w:pPr>
      <w:proofErr w:type="gramStart"/>
      <w:r>
        <w:t>w</w:t>
      </w:r>
      <w:r w:rsidR="00D879D0">
        <w:t>here</w:t>
      </w:r>
      <w:proofErr w:type="gramEnd"/>
      <w:r w:rsidR="00D879D0">
        <w:t xml:space="preserve"> </w:t>
      </w:r>
      <w:r w:rsidR="00D879D0" w:rsidRPr="00E1021C">
        <w:rPr>
          <w:i/>
        </w:rPr>
        <w:t>n</w:t>
      </w:r>
      <w:r w:rsidR="00D879D0">
        <w:t xml:space="preserve"> is the sample size, </w:t>
      </w:r>
      <w:r w:rsidR="006E4D3B">
        <w:rPr>
          <w:i/>
        </w:rPr>
        <w:t>c</w:t>
      </w:r>
      <w:r w:rsidR="00D879D0">
        <w:t xml:space="preserve"> is the numb</w:t>
      </w:r>
      <w:r w:rsidR="000A6CD3">
        <w:t>e</w:t>
      </w:r>
      <w:r>
        <w:t>r of estimated parameters and</w:t>
      </w:r>
      <w:r w:rsidR="00C803AA">
        <w:rPr>
          <w:position w:val="-14"/>
        </w:rPr>
        <w:pict w14:anchorId="7DDF8E50">
          <v:shape id="_x0000_i1072" type="#_x0000_t75" style="width:16.65pt;height:19.35pt">
            <v:imagedata r:id="rId49" o:title=""/>
          </v:shape>
        </w:pict>
      </w:r>
      <w:r w:rsidR="00D879D0">
        <w:t xml:space="preserve">is an inverse function of the linear predictors.  </w:t>
      </w:r>
      <w:r w:rsidR="000A6CD3">
        <w:t xml:space="preserve">Here, </w:t>
      </w:r>
      <w:r w:rsidR="000B4121">
        <w:t>the inverse function is a “log</w:t>
      </w:r>
      <w:r w:rsidR="000A6CD3">
        <w:t xml:space="preserve">” link in the form of a </w:t>
      </w:r>
      <w:r w:rsidR="000A6CD3" w:rsidRPr="000A6CD3">
        <w:t>generalized linear model</w:t>
      </w:r>
      <w:r w:rsidR="000A6CD3">
        <w:t>:</w:t>
      </w:r>
    </w:p>
    <w:p w14:paraId="27FEB395" w14:textId="77777777" w:rsidR="000A6CD3" w:rsidRDefault="00C803AA" w:rsidP="0057497C">
      <w:pPr>
        <w:spacing w:line="360" w:lineRule="auto"/>
      </w:pPr>
      <w:r>
        <w:rPr>
          <w:position w:val="-14"/>
        </w:rPr>
        <w:pict w14:anchorId="0463943E">
          <v:shape id="_x0000_i1073" type="#_x0000_t75" style="width:92.4pt;height:18.8pt">
            <v:imagedata r:id="rId50" o:title=""/>
          </v:shape>
        </w:pict>
      </w:r>
      <w:r w:rsidR="001C30D5">
        <w:t xml:space="preserve"> </w:t>
      </w:r>
      <w:r w:rsidR="00A7062C">
        <w:t xml:space="preserve">, </w:t>
      </w:r>
      <w:r w:rsidR="001C30D5">
        <w:t>where</w:t>
      </w:r>
      <w:r w:rsidR="00A7062C">
        <w:t xml:space="preserve"> for the </w:t>
      </w:r>
      <w:proofErr w:type="spellStart"/>
      <w:r w:rsidR="00534E23">
        <w:rPr>
          <w:i/>
        </w:rPr>
        <w:t>g</w:t>
      </w:r>
      <w:r w:rsidR="00A7062C">
        <w:t>th</w:t>
      </w:r>
      <w:proofErr w:type="spellEnd"/>
      <w:r w:rsidR="00A7062C">
        <w:t xml:space="preserve"> gene expression profile in the </w:t>
      </w:r>
      <w:proofErr w:type="spellStart"/>
      <w:r w:rsidR="00A7062C" w:rsidRPr="00A7062C">
        <w:rPr>
          <w:i/>
        </w:rPr>
        <w:t>j</w:t>
      </w:r>
      <w:r w:rsidR="00A7062C">
        <w:t>th</w:t>
      </w:r>
      <w:proofErr w:type="spellEnd"/>
      <w:r w:rsidR="00A7062C">
        <w:t xml:space="preserve"> sample</w:t>
      </w:r>
      <w:r w:rsidR="001C30D5">
        <w:t xml:space="preserve">, </w:t>
      </w:r>
      <w:r w:rsidR="001C30D5" w:rsidRPr="0029696A">
        <w:rPr>
          <w:i/>
        </w:rPr>
        <w:t>Y</w:t>
      </w:r>
      <w:r w:rsidR="00A7062C">
        <w:t xml:space="preserve"> is the read count</w:t>
      </w:r>
      <w:r w:rsidR="001C30D5">
        <w:t>,</w:t>
      </w:r>
      <w:r w:rsidR="00A7062C">
        <w:t xml:space="preserve"> </w:t>
      </w:r>
      <w:r w:rsidR="00A7062C" w:rsidRPr="00A7062C">
        <w:rPr>
          <w:i/>
        </w:rPr>
        <w:t>X</w:t>
      </w:r>
      <w:r w:rsidR="00A7062C">
        <w:t xml:space="preserve"> is the independent variable and </w:t>
      </w:r>
      <w:r w:rsidR="00A7062C" w:rsidRPr="0029696A">
        <w:rPr>
          <w:rFonts w:ascii="Symbol" w:hAnsi="Symbol"/>
          <w:i/>
        </w:rPr>
        <w:t></w:t>
      </w:r>
      <w:r w:rsidR="00A7062C">
        <w:t xml:space="preserve"> is the random error term.  </w:t>
      </w:r>
      <w:r w:rsidR="001C30D5">
        <w:t xml:space="preserve"> </w:t>
      </w:r>
      <w:r w:rsidR="00A31E26">
        <w:t xml:space="preserve">In our study, one set of dispersion parameters were estimated from the TCGA data and was used in simulating the research data. </w:t>
      </w:r>
      <w:r w:rsidR="00AD4B63">
        <w:t>In general modeling, dispersion was often estimated from the aforementioned Quasi-Poisson likelihood model for individual profile.</w:t>
      </w:r>
    </w:p>
    <w:p w14:paraId="713C339E" w14:textId="77777777" w:rsidR="00F2603D" w:rsidRPr="0025438E" w:rsidRDefault="00F2603D" w:rsidP="00F2603D">
      <w:pPr>
        <w:spacing w:line="360" w:lineRule="auto"/>
        <w:rPr>
          <w:u w:val="single"/>
        </w:rPr>
      </w:pPr>
      <w:r>
        <w:rPr>
          <w:u w:val="single"/>
        </w:rPr>
        <w:t>Categorization of gene expression profiles to patterns</w:t>
      </w:r>
    </w:p>
    <w:p w14:paraId="2D952218" w14:textId="1D81FD16" w:rsidR="003A58EE" w:rsidRPr="003A58EE" w:rsidRDefault="003A58EE" w:rsidP="003A58EE">
      <w:pPr>
        <w:spacing w:line="360" w:lineRule="auto"/>
      </w:pPr>
      <w:r>
        <w:rPr>
          <w:lang w:val="en-GB"/>
        </w:rPr>
        <w:lastRenderedPageBreak/>
        <w:t xml:space="preserve">Once the patterns have been extracted, </w:t>
      </w:r>
      <w:r w:rsidR="000D001C">
        <w:rPr>
          <w:lang w:val="en-GB"/>
        </w:rPr>
        <w:t>t</w:t>
      </w:r>
      <w:r>
        <w:rPr>
          <w:lang w:val="en-GB"/>
        </w:rPr>
        <w:t xml:space="preserve">he </w:t>
      </w:r>
      <w:r w:rsidR="00C803AA">
        <w:rPr>
          <w:position w:val="-14"/>
        </w:rPr>
        <w:pict w14:anchorId="7B3AC7B1">
          <v:shape id="_x0000_i1074" type="#_x0000_t75" style="width:25.8pt;height:18.8pt">
            <v:imagedata r:id="rId51" o:title=""/>
          </v:shape>
        </w:pict>
      </w:r>
      <w:r>
        <w:rPr>
          <w:lang w:val="en-GB"/>
        </w:rPr>
        <w:t xml:space="preserve">measure is used to correlate the </w:t>
      </w:r>
      <w:proofErr w:type="spellStart"/>
      <w:r w:rsidRPr="00D03ADB">
        <w:rPr>
          <w:i/>
          <w:lang w:val="en-GB"/>
        </w:rPr>
        <w:t>i</w:t>
      </w:r>
      <w:r>
        <w:rPr>
          <w:lang w:val="en-GB"/>
        </w:rPr>
        <w:t>th</w:t>
      </w:r>
      <w:proofErr w:type="spellEnd"/>
      <w:r>
        <w:rPr>
          <w:lang w:val="en-GB"/>
        </w:rPr>
        <w:t xml:space="preserve"> profile to the </w:t>
      </w:r>
      <w:r w:rsidRPr="00D03ADB">
        <w:rPr>
          <w:i/>
          <w:lang w:val="en-GB"/>
        </w:rPr>
        <w:t>k</w:t>
      </w:r>
      <w:r>
        <w:rPr>
          <w:lang w:val="en-GB"/>
        </w:rPr>
        <w:t>th pattern</w:t>
      </w:r>
      <w:r w:rsidR="00AD4B63">
        <w:rPr>
          <w:lang w:val="en-GB"/>
        </w:rPr>
        <w:t>, which is often represented by the profile initialized as the seed</w:t>
      </w:r>
      <w:r>
        <w:rPr>
          <w:lang w:val="en-GB"/>
        </w:rPr>
        <w:t xml:space="preserve">.  The profile is assigned to the pattern to which it has the highest similarity to.  </w:t>
      </w:r>
      <w:r w:rsidR="00FD7E49">
        <w:rPr>
          <w:lang w:val="en-GB"/>
        </w:rPr>
        <w:t xml:space="preserve">Once all the profiles are assigned, </w:t>
      </w:r>
      <w:r w:rsidR="000D001C">
        <w:rPr>
          <w:lang w:val="en-GB"/>
        </w:rPr>
        <w:t>a</w:t>
      </w:r>
      <w:r w:rsidR="00FD7E49">
        <w:rPr>
          <w:lang w:val="en-GB"/>
        </w:rPr>
        <w:t xml:space="preserve"> representative profile for each of the patterns</w:t>
      </w:r>
      <w:r>
        <w:rPr>
          <w:lang w:val="en-GB"/>
        </w:rPr>
        <w:t xml:space="preserve"> </w:t>
      </w:r>
      <w:r w:rsidR="00FD7E49">
        <w:rPr>
          <w:lang w:val="en-GB"/>
        </w:rPr>
        <w:t xml:space="preserve">is determined by the highest </w:t>
      </w:r>
      <w:r w:rsidR="006200EC">
        <w:rPr>
          <w:lang w:val="en-GB"/>
        </w:rPr>
        <w:t xml:space="preserve">median </w:t>
      </w:r>
      <w:r w:rsidR="00FD7E49">
        <w:rPr>
          <w:lang w:val="en-GB"/>
        </w:rPr>
        <w:t xml:space="preserve">correlation to the other profiles in the pattern.  </w:t>
      </w:r>
      <w:r w:rsidR="00FD7E49">
        <w:t xml:space="preserve">Briefly, </w:t>
      </w:r>
      <w:r w:rsidR="000F7972">
        <w:t xml:space="preserve">for the </w:t>
      </w:r>
      <w:proofErr w:type="spellStart"/>
      <w:r w:rsidR="000F7972" w:rsidRPr="00D03ADB">
        <w:rPr>
          <w:i/>
        </w:rPr>
        <w:t>i</w:t>
      </w:r>
      <w:r w:rsidR="000F7972">
        <w:t>th</w:t>
      </w:r>
      <w:proofErr w:type="spellEnd"/>
      <w:r w:rsidR="000F7972">
        <w:t xml:space="preserve"> gene expression profile and </w:t>
      </w:r>
      <w:r w:rsidR="00FD7E49">
        <w:t xml:space="preserve">for the </w:t>
      </w:r>
      <w:r w:rsidR="00FD7E49" w:rsidRPr="00D03ADB">
        <w:rPr>
          <w:i/>
        </w:rPr>
        <w:t>k</w:t>
      </w:r>
      <w:r w:rsidR="00FD7E49">
        <w:t>th pattern</w:t>
      </w:r>
      <w:r w:rsidR="00D03ADB">
        <w:t xml:space="preserve"> it is assigned to</w:t>
      </w:r>
      <w:r w:rsidR="00FD7E49">
        <w:t>,</w:t>
      </w:r>
      <w:r w:rsidRPr="003A58EE">
        <w:t xml:space="preserve"> a </w:t>
      </w:r>
      <w:r w:rsidR="00FD7E49">
        <w:t>Pattern</w:t>
      </w:r>
      <w:r w:rsidRPr="003A58EE">
        <w:t xml:space="preserve"> Correlation Score</w:t>
      </w:r>
    </w:p>
    <w:p w14:paraId="2F7C3087" w14:textId="00B7CE14" w:rsidR="00FF566F" w:rsidRDefault="008D0123" w:rsidP="00B42394">
      <w:pPr>
        <w:spacing w:line="360" w:lineRule="auto"/>
        <w:jc w:val="center"/>
      </w:pPr>
      <w:r w:rsidRPr="008D0123">
        <w:rPr>
          <w:position w:val="-22"/>
        </w:rPr>
        <w:object w:dxaOrig="3040" w:dyaOrig="460" w14:anchorId="077E5F71">
          <v:shape id="_x0000_i1075" type="#_x0000_t75" style="width:250.95pt;height:38.15pt" o:ole="">
            <v:imagedata r:id="rId52" o:title=""/>
          </v:shape>
          <o:OLEObject Type="Embed" ProgID="Equation.3" ShapeID="_x0000_i1075" DrawAspect="Content" ObjectID="_1494855749" r:id="rId53"/>
        </w:object>
      </w:r>
    </w:p>
    <w:p w14:paraId="684F7E60" w14:textId="0C2A810B" w:rsidR="00FB4896" w:rsidRDefault="00FD7E49" w:rsidP="003A58EE">
      <w:pPr>
        <w:spacing w:line="360" w:lineRule="auto"/>
        <w:rPr>
          <w:lang w:val="en-GB"/>
        </w:rPr>
      </w:pPr>
      <w:proofErr w:type="gramStart"/>
      <w:r>
        <w:t>is</w:t>
      </w:r>
      <w:proofErr w:type="gramEnd"/>
      <w:r>
        <w:t xml:space="preserve"> computed</w:t>
      </w:r>
      <w:r w:rsidR="003A58EE" w:rsidRPr="003A58EE">
        <w:t xml:space="preserve"> as the </w:t>
      </w:r>
      <w:r w:rsidR="00EE5DED">
        <w:t>median</w:t>
      </w:r>
      <w:r w:rsidR="00EE5DED" w:rsidRPr="003A58EE">
        <w:t xml:space="preserve"> </w:t>
      </w:r>
      <w:r w:rsidR="003A58EE" w:rsidRPr="003A58EE">
        <w:t>of the correlations</w:t>
      </w:r>
      <w:r w:rsidR="00091737">
        <w:t xml:space="preserve"> </w:t>
      </w:r>
      <w:r w:rsidR="003A58EE" w:rsidRPr="003A58EE">
        <w:t xml:space="preserve">among </w:t>
      </w:r>
      <w:r w:rsidR="000D001C">
        <w:t xml:space="preserve">the </w:t>
      </w:r>
      <w:proofErr w:type="spellStart"/>
      <w:r w:rsidR="000D001C" w:rsidRPr="00D03ADB">
        <w:rPr>
          <w:i/>
        </w:rPr>
        <w:t>i</w:t>
      </w:r>
      <w:r w:rsidR="000D001C">
        <w:t>th</w:t>
      </w:r>
      <w:proofErr w:type="spellEnd"/>
      <w:r w:rsidR="000D001C">
        <w:t xml:space="preserve"> profile </w:t>
      </w:r>
      <w:r w:rsidR="00FF566F">
        <w:t>(</w:t>
      </w:r>
      <w:r w:rsidR="00FF566F" w:rsidRPr="00F155F8">
        <w:rPr>
          <w:i/>
        </w:rPr>
        <w:t>x</w:t>
      </w:r>
      <w:r w:rsidR="00FF566F" w:rsidRPr="00F155F8">
        <w:rPr>
          <w:i/>
          <w:vertAlign w:val="subscript"/>
        </w:rPr>
        <w:t>i</w:t>
      </w:r>
      <w:r w:rsidR="00FF566F">
        <w:t xml:space="preserve">) </w:t>
      </w:r>
      <w:r w:rsidR="000D001C">
        <w:t>to all other</w:t>
      </w:r>
      <w:r>
        <w:t xml:space="preserve"> profiles</w:t>
      </w:r>
      <w:r w:rsidR="003A58EE" w:rsidRPr="003A58EE">
        <w:t xml:space="preserve"> </w:t>
      </w:r>
      <w:r w:rsidR="00F155F8">
        <w:t>(</w:t>
      </w:r>
      <w:proofErr w:type="spellStart"/>
      <w:r w:rsidR="00F155F8" w:rsidRPr="00F155F8">
        <w:rPr>
          <w:i/>
        </w:rPr>
        <w:t>x</w:t>
      </w:r>
      <w:r w:rsidR="00535D89">
        <w:rPr>
          <w:i/>
          <w:vertAlign w:val="subscript"/>
        </w:rPr>
        <w:t>j</w:t>
      </w:r>
      <w:proofErr w:type="spellEnd"/>
      <w:r w:rsidR="00F155F8">
        <w:t xml:space="preserve">) </w:t>
      </w:r>
      <w:r>
        <w:t xml:space="preserve">assigned to pattern </w:t>
      </w:r>
      <w:r w:rsidRPr="00D03ADB">
        <w:rPr>
          <w:i/>
        </w:rPr>
        <w:t>k</w:t>
      </w:r>
      <w:r>
        <w:t xml:space="preserve"> </w:t>
      </w:r>
      <w:r w:rsidR="00FF566F">
        <w:t>(</w:t>
      </w:r>
      <w:proofErr w:type="spellStart"/>
      <w:r w:rsidR="00FF566F" w:rsidRPr="00F155F8">
        <w:rPr>
          <w:i/>
        </w:rPr>
        <w:t>P</w:t>
      </w:r>
      <w:r w:rsidR="00FF566F" w:rsidRPr="00F155F8">
        <w:rPr>
          <w:i/>
          <w:vertAlign w:val="subscript"/>
        </w:rPr>
        <w:t>k</w:t>
      </w:r>
      <w:proofErr w:type="spellEnd"/>
      <w:r w:rsidR="00FF566F">
        <w:t>)</w:t>
      </w:r>
      <w:r>
        <w:t>.</w:t>
      </w:r>
      <w:r w:rsidR="00D34EC7">
        <w:t xml:space="preserve">  Until no more profiles are reassigned, </w:t>
      </w:r>
      <w:r w:rsidR="00D34EC7">
        <w:rPr>
          <w:lang w:val="en-GB"/>
        </w:rPr>
        <w:t xml:space="preserve">the </w:t>
      </w:r>
      <w:r w:rsidR="00C803AA">
        <w:rPr>
          <w:position w:val="-14"/>
        </w:rPr>
        <w:pict w14:anchorId="73184EB6">
          <v:shape id="_x0000_i1076" type="#_x0000_t75" style="width:25.8pt;height:18.8pt">
            <v:imagedata r:id="rId54" o:title=""/>
          </v:shape>
        </w:pict>
      </w:r>
      <w:r w:rsidR="00D34EC7">
        <w:rPr>
          <w:lang w:val="en-GB"/>
        </w:rPr>
        <w:t xml:space="preserve"> measure is used to correlate the </w:t>
      </w:r>
      <w:proofErr w:type="spellStart"/>
      <w:r w:rsidR="00D34EC7" w:rsidRPr="00D03ADB">
        <w:rPr>
          <w:i/>
          <w:lang w:val="en-GB"/>
        </w:rPr>
        <w:t>i</w:t>
      </w:r>
      <w:r w:rsidR="00D34EC7">
        <w:rPr>
          <w:lang w:val="en-GB"/>
        </w:rPr>
        <w:t>th</w:t>
      </w:r>
      <w:proofErr w:type="spellEnd"/>
      <w:r w:rsidR="00D34EC7">
        <w:rPr>
          <w:lang w:val="en-GB"/>
        </w:rPr>
        <w:t xml:space="preserve"> profile to the </w:t>
      </w:r>
      <w:r w:rsidR="00D34EC7" w:rsidRPr="00D03ADB">
        <w:rPr>
          <w:i/>
          <w:lang w:val="en-GB"/>
        </w:rPr>
        <w:t>k</w:t>
      </w:r>
      <w:r w:rsidR="00D34EC7">
        <w:rPr>
          <w:lang w:val="en-GB"/>
        </w:rPr>
        <w:t xml:space="preserve">th pattern </w:t>
      </w:r>
      <w:r w:rsidR="00D03ADB">
        <w:rPr>
          <w:lang w:val="en-GB"/>
        </w:rPr>
        <w:t>and assign it to the pattern with which it has the highest correlation</w:t>
      </w:r>
      <w:r w:rsidR="00D34EC7">
        <w:rPr>
          <w:lang w:val="en-GB"/>
        </w:rPr>
        <w:t>.</w:t>
      </w:r>
      <w:r w:rsidR="00FB4896">
        <w:rPr>
          <w:lang w:val="en-GB"/>
        </w:rPr>
        <w:t xml:space="preserve">  </w:t>
      </w:r>
    </w:p>
    <w:p w14:paraId="4A5E6A48" w14:textId="3E36AD2F" w:rsidR="0012250A" w:rsidRDefault="00FB4896" w:rsidP="003A58EE">
      <w:pPr>
        <w:spacing w:line="360" w:lineRule="auto"/>
        <w:rPr>
          <w:lang w:val="en-GB"/>
        </w:rPr>
      </w:pPr>
      <w:r>
        <w:rPr>
          <w:lang w:val="en-GB"/>
        </w:rPr>
        <w:t>Since the CY</w:t>
      </w:r>
      <w:r w:rsidRPr="00B42394">
        <w:rPr>
          <w:vertAlign w:val="subscript"/>
          <w:lang w:val="en-GB"/>
        </w:rPr>
        <w:t>s</w:t>
      </w:r>
      <w:r>
        <w:rPr>
          <w:lang w:val="en-GB"/>
        </w:rPr>
        <w:t xml:space="preserve"> does not denote the directionality of the correlation, we restrict the assignment of a profile if and only if</w:t>
      </w:r>
      <w:r w:rsidR="00AB55D0">
        <w:rPr>
          <w:lang w:val="en-GB"/>
        </w:rPr>
        <w:t>,</w:t>
      </w:r>
      <w:r>
        <w:rPr>
          <w:lang w:val="en-GB"/>
        </w:rPr>
        <w:t xml:space="preserve"> </w:t>
      </w:r>
      <w:proofErr w:type="spellStart"/>
      <w:proofErr w:type="gramStart"/>
      <w:r>
        <w:rPr>
          <w:lang w:val="en-GB"/>
        </w:rPr>
        <w:t>corr</w:t>
      </w:r>
      <w:proofErr w:type="spellEnd"/>
      <w:r>
        <w:rPr>
          <w:lang w:val="en-GB"/>
        </w:rPr>
        <w:t>(</w:t>
      </w:r>
      <w:proofErr w:type="spellStart"/>
      <w:proofErr w:type="gramEnd"/>
      <w:r>
        <w:rPr>
          <w:lang w:val="en-GB"/>
        </w:rPr>
        <w:t>ind</w:t>
      </w:r>
      <w:proofErr w:type="spellEnd"/>
      <w:r>
        <w:rPr>
          <w:lang w:val="en-GB"/>
        </w:rPr>
        <w:t>(</w:t>
      </w:r>
      <w:proofErr w:type="spellStart"/>
      <w:r>
        <w:rPr>
          <w:lang w:val="en-GB"/>
        </w:rPr>
        <w:t>Z</w:t>
      </w:r>
      <w:r w:rsidRPr="00B42394">
        <w:rPr>
          <w:vertAlign w:val="subscript"/>
          <w:lang w:val="en-GB"/>
        </w:rPr>
        <w:t>i</w:t>
      </w:r>
      <w:proofErr w:type="spellEnd"/>
      <w:r>
        <w:rPr>
          <w:lang w:val="en-GB"/>
        </w:rPr>
        <w:t>),</w:t>
      </w:r>
      <w:proofErr w:type="spellStart"/>
      <w:r>
        <w:rPr>
          <w:lang w:val="en-GB"/>
        </w:rPr>
        <w:t>ind</w:t>
      </w:r>
      <w:proofErr w:type="spellEnd"/>
      <w:r>
        <w:rPr>
          <w:lang w:val="en-GB"/>
        </w:rPr>
        <w:t>(</w:t>
      </w:r>
      <w:proofErr w:type="spellStart"/>
      <w:r>
        <w:rPr>
          <w:lang w:val="en-GB"/>
        </w:rPr>
        <w:t>Z</w:t>
      </w:r>
      <w:r w:rsidRPr="00B42394">
        <w:rPr>
          <w:vertAlign w:val="subscript"/>
          <w:lang w:val="en-GB"/>
        </w:rPr>
        <w:t>j</w:t>
      </w:r>
      <w:proofErr w:type="spellEnd"/>
      <w:r>
        <w:rPr>
          <w:lang w:val="en-GB"/>
        </w:rPr>
        <w:t xml:space="preserve">)) </w:t>
      </w:r>
      <w:r w:rsidR="00AB55D0">
        <w:rPr>
          <w:lang w:val="en-GB"/>
        </w:rPr>
        <w:t>for</w:t>
      </w:r>
      <w:r>
        <w:rPr>
          <w:lang w:val="en-GB"/>
        </w:rPr>
        <w:t xml:space="preserve"> all groups  = 1. Here </w:t>
      </w:r>
      <w:proofErr w:type="spellStart"/>
      <w:proofErr w:type="gramStart"/>
      <w:r>
        <w:rPr>
          <w:lang w:val="en-GB"/>
        </w:rPr>
        <w:t>corr</w:t>
      </w:r>
      <w:proofErr w:type="spellEnd"/>
      <w:r>
        <w:rPr>
          <w:lang w:val="en-GB"/>
        </w:rPr>
        <w:t>(</w:t>
      </w:r>
      <w:proofErr w:type="gramEnd"/>
      <w:r>
        <w:rPr>
          <w:lang w:val="en-GB"/>
        </w:rPr>
        <w:t xml:space="preserve">) is the Pearson correlation and </w:t>
      </w:r>
      <w:proofErr w:type="spellStart"/>
      <w:r>
        <w:rPr>
          <w:lang w:val="en-GB"/>
        </w:rPr>
        <w:t>ind</w:t>
      </w:r>
      <w:proofErr w:type="spellEnd"/>
      <w:r>
        <w:rPr>
          <w:lang w:val="en-GB"/>
        </w:rPr>
        <w:t>() is the indication of + or – of the location parameter Z.</w:t>
      </w:r>
    </w:p>
    <w:p w14:paraId="46819E5A" w14:textId="4AD5CF23" w:rsidR="00B0636F" w:rsidRPr="00E46486" w:rsidRDefault="00B0636F" w:rsidP="00B0636F">
      <w:pPr>
        <w:spacing w:line="360" w:lineRule="auto"/>
        <w:rPr>
          <w:u w:val="single"/>
          <w:lang w:val="en-GB"/>
        </w:rPr>
      </w:pPr>
      <w:r>
        <w:rPr>
          <w:u w:val="single"/>
          <w:lang w:val="en-GB"/>
        </w:rPr>
        <w:t>Search</w:t>
      </w:r>
      <w:r w:rsidRPr="00E46486">
        <w:rPr>
          <w:u w:val="single"/>
          <w:lang w:val="en-GB"/>
        </w:rPr>
        <w:t xml:space="preserve">ing the </w:t>
      </w:r>
      <w:r>
        <w:rPr>
          <w:u w:val="single"/>
          <w:lang w:val="en-GB"/>
        </w:rPr>
        <w:t>parameter space</w:t>
      </w:r>
    </w:p>
    <w:p w14:paraId="7100CB3C" w14:textId="1D350257" w:rsidR="00B0636F" w:rsidRDefault="00B0636F" w:rsidP="009504E9">
      <w:pPr>
        <w:spacing w:line="360" w:lineRule="auto"/>
        <w:rPr>
          <w:u w:val="single"/>
          <w:lang w:val="en-GB"/>
        </w:rPr>
      </w:pPr>
      <w:r>
        <w:t xml:space="preserve">To </w:t>
      </w:r>
      <w:r w:rsidR="00EE5DED">
        <w:t>extract</w:t>
      </w:r>
      <w:r>
        <w:t xml:space="preserve"> patterns </w:t>
      </w:r>
      <w:r w:rsidR="00AB55D0">
        <w:t>(</w:t>
      </w:r>
      <w:r w:rsidR="00EE5DED">
        <w:t>step 1</w:t>
      </w:r>
      <w:r w:rsidR="00AB55D0">
        <w:t>)</w:t>
      </w:r>
      <w:r w:rsidR="00EE5DED">
        <w:t xml:space="preserve"> </w:t>
      </w:r>
      <w:r>
        <w:t xml:space="preserve">and </w:t>
      </w:r>
      <w:r w:rsidR="00EE5DED">
        <w:t xml:space="preserve">categorize </w:t>
      </w:r>
      <w:r>
        <w:t>gene profiles to the candidate patterns</w:t>
      </w:r>
      <w:r w:rsidR="00EE5DED">
        <w:t xml:space="preserve"> </w:t>
      </w:r>
      <w:r w:rsidR="00AB55D0">
        <w:t>(</w:t>
      </w:r>
      <w:r w:rsidR="00EE5DED">
        <w:t>step 2</w:t>
      </w:r>
      <w:r w:rsidR="00AB55D0">
        <w:t>)</w:t>
      </w:r>
      <w:r>
        <w:t xml:space="preserve">, </w:t>
      </w:r>
      <w:r w:rsidR="00EE5DED">
        <w:t xml:space="preserve">user-defined </w:t>
      </w:r>
      <w:r w:rsidR="00546B39">
        <w:t xml:space="preserve">parameters </w:t>
      </w:r>
      <w:r w:rsidR="00EE5DED">
        <w:t>are set</w:t>
      </w:r>
      <w:r w:rsidR="00546B39">
        <w:t xml:space="preserve">. </w:t>
      </w:r>
      <w:r w:rsidR="00EE5DED">
        <w:t>To search for optimal parameter settings,</w:t>
      </w:r>
      <w:r w:rsidR="00546B39">
        <w:t xml:space="preserve"> </w:t>
      </w:r>
      <w:r w:rsidR="00EE5DED">
        <w:t xml:space="preserve">in </w:t>
      </w:r>
      <w:r w:rsidR="00546B39">
        <w:t xml:space="preserve">the first </w:t>
      </w:r>
      <w:r w:rsidR="00EE5DED">
        <w:t>step</w:t>
      </w:r>
      <w:r w:rsidR="00546B39">
        <w:t>, we fixed the parameter</w:t>
      </w:r>
      <w:r w:rsidR="00EE5DED">
        <w:t>s</w:t>
      </w:r>
      <w:r w:rsidR="00546B39">
        <w:t xml:space="preserve"> for profile </w:t>
      </w:r>
      <w:r w:rsidR="00EE5DED">
        <w:t xml:space="preserve">categorization in </w:t>
      </w:r>
      <w:r w:rsidR="00546B39">
        <w:t>step</w:t>
      </w:r>
      <w:r w:rsidR="00EE5DED">
        <w:t xml:space="preserve"> 2</w:t>
      </w:r>
      <w:r w:rsidR="00546B39">
        <w:t xml:space="preserve"> with the CY</w:t>
      </w:r>
      <w:r w:rsidR="00546B39" w:rsidRPr="00B42394">
        <w:rPr>
          <w:vertAlign w:val="subscript"/>
        </w:rPr>
        <w:t>s</w:t>
      </w:r>
      <w:r w:rsidR="00546B39">
        <w:t xml:space="preserve"> similarity at 0.8 and </w:t>
      </w:r>
      <w:r w:rsidR="00AB55D0">
        <w:t>location parameter St2</w:t>
      </w:r>
      <w:r w:rsidR="00EE5DED">
        <w:t xml:space="preserve"> </w:t>
      </w:r>
      <w:r w:rsidR="00546B39">
        <w:t>at 2. Then, we searched the parameter space for step 1. These included:  (1) CY</w:t>
      </w:r>
      <w:r w:rsidR="00546B39" w:rsidRPr="00B42394">
        <w:rPr>
          <w:vertAlign w:val="subscript"/>
        </w:rPr>
        <w:t>s</w:t>
      </w:r>
      <w:r w:rsidR="00546B39">
        <w:t xml:space="preserve"> similarity [0.5 – 0.9]</w:t>
      </w:r>
      <w:r w:rsidR="00B856ED">
        <w:t xml:space="preserve"> at interval 0.1</w:t>
      </w:r>
      <w:r w:rsidR="00546B39">
        <w:t xml:space="preserve">, (2) </w:t>
      </w:r>
      <w:r w:rsidR="00AB55D0">
        <w:t>location parameter St1</w:t>
      </w:r>
      <w:r w:rsidR="00546B39">
        <w:t xml:space="preserve"> at</w:t>
      </w:r>
      <w:r w:rsidR="00B856ED">
        <w:t xml:space="preserve"> [1 – 5] at interval 0.5, and dispersion tail (on both side) [1 – 5%] at interval 1%. With the parameter set for step 1</w:t>
      </w:r>
      <w:r w:rsidR="00546B39">
        <w:t xml:space="preserve"> </w:t>
      </w:r>
      <w:r w:rsidR="00B856ED">
        <w:t>fixed, we searched the parameter space for step 2. These included:  (1) CY</w:t>
      </w:r>
      <w:r w:rsidR="00B856ED" w:rsidRPr="00B42394">
        <w:rPr>
          <w:vertAlign w:val="subscript"/>
        </w:rPr>
        <w:t>s</w:t>
      </w:r>
      <w:r w:rsidR="00B856ED">
        <w:t xml:space="preserve"> similarity [0.7 – 0.9] at interval 0.1 and (2) </w:t>
      </w:r>
      <w:r w:rsidR="00AB55D0">
        <w:t>St2</w:t>
      </w:r>
      <w:r w:rsidR="00B856ED">
        <w:t xml:space="preserve"> at [1 – 5] at interval 0.5. To evaluated the impact of the parameters on the EPIG-</w:t>
      </w:r>
      <w:proofErr w:type="spellStart"/>
      <w:r w:rsidR="00B856ED">
        <w:t>seq</w:t>
      </w:r>
      <w:proofErr w:type="spellEnd"/>
      <w:r w:rsidR="00B856ED">
        <w:t xml:space="preserve"> performance, we </w:t>
      </w:r>
      <w:r w:rsidR="00EE5DED">
        <w:t>used the</w:t>
      </w:r>
      <w:r w:rsidR="00B856ED">
        <w:t xml:space="preserve"> Adjusted Rand Index </w:t>
      </w:r>
      <w:r w:rsidR="00B856ED">
        <w:fldChar w:fldCharType="begin"/>
      </w:r>
      <w:r w:rsidR="00B856ED">
        <w:instrText xml:space="preserve"> ADDIN EN.CITE &lt;EndNote&gt;&lt;Cite&gt;&lt;Author&gt;Rand&lt;/Author&gt;&lt;Year&gt;1971&lt;/Year&gt;&lt;RecNum&gt;38&lt;/RecNum&gt;&lt;DisplayText&gt;(Rand 1971)&lt;/DisplayText&gt;&lt;record&gt;&lt;rec-number&gt;38&lt;/rec-number&gt;&lt;foreign-keys&gt;&lt;key app="EN" db-id="2azd52svrf2fw4er09ppwxweaswrfew2s55t"&gt;38&lt;/key&gt;&lt;/foreign-keys&gt;&lt;ref-type name="Journal Article"&gt;17&lt;/ref-type&gt;&lt;contributors&gt;&lt;authors&gt;&lt;author&gt;Rand, W.M.&lt;/author&gt;&lt;/authors&gt;&lt;/contributors&gt;&lt;titles&gt;&lt;title&gt;Objective criteria for the evaluation of clustering methods&lt;/title&gt;&lt;secondary-title&gt;Journal of the American Statistical Association&lt;/secondary-title&gt;&lt;/titles&gt;&lt;periodical&gt;&lt;full-title&gt;Journal of the American Statistical Association&lt;/full-title&gt;&lt;/periodical&gt;&lt;pages&gt;846-850&lt;/pages&gt;&lt;volume&gt;66&lt;/volume&gt;&lt;number&gt;336&lt;/number&gt;&lt;dates&gt;&lt;year&gt;1971&lt;/year&gt;&lt;/dates&gt;&lt;urls&gt;&lt;/urls&gt;&lt;/record&gt;&lt;/Cite&gt;&lt;/EndNote&gt;</w:instrText>
      </w:r>
      <w:r w:rsidR="00B856ED">
        <w:fldChar w:fldCharType="separate"/>
      </w:r>
      <w:r w:rsidR="00B856ED">
        <w:rPr>
          <w:noProof/>
        </w:rPr>
        <w:t>(</w:t>
      </w:r>
      <w:hyperlink w:anchor="_ENREF_8" w:tooltip="Rand, 1971 #38" w:history="1">
        <w:r w:rsidR="0005385D">
          <w:rPr>
            <w:noProof/>
          </w:rPr>
          <w:t>Rand 1971</w:t>
        </w:r>
      </w:hyperlink>
      <w:r w:rsidR="00B856ED">
        <w:rPr>
          <w:noProof/>
        </w:rPr>
        <w:t>)</w:t>
      </w:r>
      <w:r w:rsidR="00B856ED">
        <w:fldChar w:fldCharType="end"/>
      </w:r>
      <w:r w:rsidR="00157EB6">
        <w:t xml:space="preserve"> together with </w:t>
      </w:r>
      <w:r w:rsidR="00EE5DED">
        <w:t xml:space="preserve">true </w:t>
      </w:r>
      <w:r w:rsidR="00157EB6">
        <w:t xml:space="preserve">number of </w:t>
      </w:r>
      <w:r w:rsidR="00EE5DED">
        <w:t xml:space="preserve">real </w:t>
      </w:r>
      <w:r w:rsidR="00157EB6">
        <w:t xml:space="preserve">patterns from the simulated data. </w:t>
      </w:r>
    </w:p>
    <w:p w14:paraId="6326EF3B" w14:textId="767A8552" w:rsidR="009504E9" w:rsidRPr="00E46486" w:rsidRDefault="009504E9" w:rsidP="009504E9">
      <w:pPr>
        <w:spacing w:line="360" w:lineRule="auto"/>
        <w:rPr>
          <w:u w:val="single"/>
          <w:lang w:val="en-GB"/>
        </w:rPr>
      </w:pPr>
      <w:r w:rsidRPr="00E46486">
        <w:rPr>
          <w:u w:val="single"/>
          <w:lang w:val="en-GB"/>
        </w:rPr>
        <w:t xml:space="preserve">Assessing the </w:t>
      </w:r>
      <w:r>
        <w:rPr>
          <w:u w:val="single"/>
          <w:lang w:val="en-GB"/>
        </w:rPr>
        <w:t>sign</w:t>
      </w:r>
      <w:r w:rsidR="004E1404">
        <w:rPr>
          <w:u w:val="single"/>
          <w:lang w:val="en-GB"/>
        </w:rPr>
        <w:t>ificance of extracted pattern</w:t>
      </w:r>
    </w:p>
    <w:p w14:paraId="0DF3F5BC" w14:textId="600061AE" w:rsidR="009504E9" w:rsidRDefault="004E1404" w:rsidP="003A58EE">
      <w:pPr>
        <w:spacing w:line="360" w:lineRule="auto"/>
      </w:pPr>
      <w:r>
        <w:t xml:space="preserve">To assess the significance </w:t>
      </w:r>
      <w:r w:rsidR="00995BAA">
        <w:t>of the</w:t>
      </w:r>
      <w:r>
        <w:t xml:space="preserve"> </w:t>
      </w:r>
      <w:r w:rsidR="00995BAA">
        <w:t xml:space="preserve">extracted </w:t>
      </w:r>
      <w:r>
        <w:t>pattern</w:t>
      </w:r>
      <w:r w:rsidR="00A55DB9">
        <w:t>s</w:t>
      </w:r>
      <w:r>
        <w:t xml:space="preserve">, we </w:t>
      </w:r>
      <w:r w:rsidR="00F732A7">
        <w:t xml:space="preserve">performed </w:t>
      </w:r>
      <w:r w:rsidR="00F732A7" w:rsidRPr="00B42394">
        <w:rPr>
          <w:i/>
        </w:rPr>
        <w:t>B</w:t>
      </w:r>
      <w:r w:rsidR="00F732A7">
        <w:t xml:space="preserve"> number of </w:t>
      </w:r>
      <w:r w:rsidR="00995BAA">
        <w:t>bootstrapped assignment</w:t>
      </w:r>
      <w:r w:rsidR="00F732A7">
        <w:t>s</w:t>
      </w:r>
      <w:r w:rsidR="00995BAA">
        <w:t xml:space="preserve"> of </w:t>
      </w:r>
      <w:r w:rsidR="00951BC6">
        <w:rPr>
          <w:i/>
        </w:rPr>
        <w:t>P</w:t>
      </w:r>
      <w:r w:rsidR="00F732A7">
        <w:t xml:space="preserve"> random </w:t>
      </w:r>
      <w:r w:rsidR="00995BAA">
        <w:t xml:space="preserve">gene profiles </w:t>
      </w:r>
      <w:r w:rsidR="00F732A7">
        <w:t xml:space="preserve">to </w:t>
      </w:r>
      <w:r w:rsidR="00995BAA">
        <w:t>a pattern</w:t>
      </w:r>
      <w:r w:rsidR="00F732A7">
        <w:t xml:space="preserve"> and compute the PCS each time to compare to the observed PCS for that pattern</w:t>
      </w:r>
      <w:r>
        <w:t xml:space="preserve">. </w:t>
      </w:r>
      <w:r w:rsidR="00995BAA">
        <w:t>Briefly</w:t>
      </w:r>
      <w:r>
        <w:t xml:space="preserve">, </w:t>
      </w:r>
      <w:r w:rsidR="00F732A7">
        <w:t xml:space="preserve">for </w:t>
      </w:r>
      <w:r w:rsidR="00F732A7" w:rsidRPr="00B42394">
        <w:rPr>
          <w:i/>
        </w:rPr>
        <w:t>B</w:t>
      </w:r>
      <w:r w:rsidR="00F732A7">
        <w:t xml:space="preserve"> times and </w:t>
      </w:r>
      <w:r>
        <w:t xml:space="preserve">for a given pattern </w:t>
      </w:r>
      <w:r w:rsidR="00F732A7">
        <w:t xml:space="preserve">containing </w:t>
      </w:r>
      <w:r w:rsidR="00951BC6">
        <w:rPr>
          <w:i/>
        </w:rPr>
        <w:t>P</w:t>
      </w:r>
      <w:r w:rsidR="00951BC6">
        <w:t xml:space="preserve"> </w:t>
      </w:r>
      <w:r>
        <w:t xml:space="preserve">gene profiles, we </w:t>
      </w:r>
      <w:r>
        <w:lastRenderedPageBreak/>
        <w:t xml:space="preserve">randomly select </w:t>
      </w:r>
      <w:r w:rsidR="00951BC6">
        <w:rPr>
          <w:i/>
        </w:rPr>
        <w:t>P</w:t>
      </w:r>
      <w:r w:rsidR="00951BC6">
        <w:t xml:space="preserve"> </w:t>
      </w:r>
      <w:r>
        <w:t>number of gene profiles from the dataset. Then</w:t>
      </w:r>
      <w:r w:rsidR="00F732A7">
        <w:t>,</w:t>
      </w:r>
      <w:r>
        <w:t xml:space="preserve"> for the selected </w:t>
      </w:r>
      <w:r w:rsidR="00951BC6">
        <w:rPr>
          <w:i/>
        </w:rPr>
        <w:t>P</w:t>
      </w:r>
      <w:r w:rsidR="00951BC6">
        <w:t xml:space="preserve"> </w:t>
      </w:r>
      <w:r w:rsidR="00F732A7">
        <w:t xml:space="preserve">random </w:t>
      </w:r>
      <w:r>
        <w:t>profiles, we compute</w:t>
      </w:r>
      <w:r w:rsidR="00F732A7">
        <w:t xml:space="preserve"> the</w:t>
      </w:r>
      <w:r>
        <w:t xml:space="preserve"> </w:t>
      </w:r>
      <w:r w:rsidR="00A55DB9">
        <w:t xml:space="preserve">bootstrapped </w:t>
      </w:r>
      <w:r>
        <w:t xml:space="preserve">PCS. </w:t>
      </w:r>
      <w:r w:rsidR="00A55DB9">
        <w:t xml:space="preserve">The </w:t>
      </w:r>
      <w:r w:rsidR="00A55DB9" w:rsidRPr="00B42394">
        <w:rPr>
          <w:i/>
        </w:rPr>
        <w:t>p</w:t>
      </w:r>
      <w:r w:rsidR="00A55DB9">
        <w:t xml:space="preserve">-value for a pattern is computed as </w:t>
      </w:r>
      <w:r w:rsidR="00A55DB9" w:rsidRPr="00A55DB9">
        <w:t>the number (</w:t>
      </w:r>
      <w:r w:rsidR="00A55DB9" w:rsidRPr="00B42394">
        <w:rPr>
          <w:i/>
        </w:rPr>
        <w:t>n</w:t>
      </w:r>
      <w:r w:rsidR="00A55DB9" w:rsidRPr="00A55DB9">
        <w:t xml:space="preserve">) of times one of these </w:t>
      </w:r>
      <w:r w:rsidR="00A55DB9">
        <w:t>bootstrapped</w:t>
      </w:r>
      <w:r w:rsidR="00A55DB9" w:rsidRPr="00A55DB9">
        <w:t xml:space="preserve"> scores is greater than the observed score</w:t>
      </w:r>
      <w:r w:rsidR="00A55DB9">
        <w:t xml:space="preserve">.  Thus, p-value = </w:t>
      </w:r>
      <w:r w:rsidR="00A55DB9" w:rsidRPr="00B42394">
        <w:rPr>
          <w:i/>
        </w:rPr>
        <w:t>n</w:t>
      </w:r>
      <w:r w:rsidR="00A55DB9">
        <w:t>/</w:t>
      </w:r>
      <w:r w:rsidR="00A55DB9" w:rsidRPr="00B42394">
        <w:rPr>
          <w:i/>
        </w:rPr>
        <w:t>B</w:t>
      </w:r>
      <w:r w:rsidR="00A55DB9">
        <w:t xml:space="preserve">.  </w:t>
      </w:r>
    </w:p>
    <w:p w14:paraId="0FBE36DC" w14:textId="77777777" w:rsidR="0005385D" w:rsidRPr="004E1404" w:rsidRDefault="0005385D" w:rsidP="003A58EE">
      <w:pPr>
        <w:spacing w:line="360" w:lineRule="auto"/>
      </w:pPr>
    </w:p>
    <w:p w14:paraId="2FD1E5EA" w14:textId="77777777" w:rsidR="009778C0" w:rsidRDefault="00C33E8F" w:rsidP="0005385D">
      <w:pPr>
        <w:spacing w:line="360" w:lineRule="auto"/>
        <w:rPr>
          <w:ins w:id="1" w:author="sysprep" w:date="2015-06-03T15:53:00Z"/>
          <w:u w:val="single"/>
          <w:lang w:val="en-GB"/>
        </w:rPr>
      </w:pPr>
      <w:r w:rsidRPr="00C33E8F">
        <w:rPr>
          <w:u w:val="single"/>
          <w:lang w:val="en-GB"/>
        </w:rPr>
        <w:t>Comparing two clustering outcomes</w:t>
      </w:r>
      <w:ins w:id="2" w:author="sysprep" w:date="2015-06-03T15:53:00Z">
        <w:r w:rsidR="009778C0">
          <w:rPr>
            <w:u w:val="single"/>
            <w:lang w:val="en-GB"/>
          </w:rPr>
          <w:t xml:space="preserve"> </w:t>
        </w:r>
      </w:ins>
    </w:p>
    <w:p w14:paraId="06483A3C" w14:textId="226E1CD3" w:rsidR="0005385D" w:rsidRDefault="002735C2" w:rsidP="0005385D">
      <w:pPr>
        <w:spacing w:line="360" w:lineRule="auto"/>
        <w:rPr>
          <w:lang w:val="en-GB"/>
        </w:rPr>
      </w:pPr>
      <w:r>
        <w:rPr>
          <w:lang w:val="en-GB"/>
        </w:rPr>
        <w:t xml:space="preserve">To assess the reproducibility of pattern extraction </w:t>
      </w:r>
      <w:r w:rsidR="00951BC6">
        <w:rPr>
          <w:lang w:val="en-GB"/>
        </w:rPr>
        <w:t>and subsequent categorization of genes</w:t>
      </w:r>
      <w:r>
        <w:rPr>
          <w:lang w:val="en-GB"/>
        </w:rPr>
        <w:t xml:space="preserve">, </w:t>
      </w:r>
      <w:r w:rsidR="0005385D">
        <w:rPr>
          <w:lang w:val="en-GB"/>
        </w:rPr>
        <w:t xml:space="preserve">we adopted a method for accessing the clustering reproducibility </w:t>
      </w:r>
      <w:r w:rsidR="0005385D">
        <w:rPr>
          <w:lang w:val="en-GB"/>
        </w:rPr>
        <w:fldChar w:fldCharType="begin"/>
      </w:r>
      <w:r w:rsidR="0005385D">
        <w:rPr>
          <w:lang w:val="en-GB"/>
        </w:rPr>
        <w:instrText xml:space="preserve"> ADDIN EN.CITE &lt;EndNote&gt;&lt;Cite&gt;&lt;Author&gt;Romano&lt;/Author&gt;&lt;Year&gt;2014&lt;/Year&gt;&lt;RecNum&gt;13&lt;/RecNum&gt;&lt;DisplayText&gt;(Romano 2014)&lt;/DisplayText&gt;&lt;record&gt;&lt;rec-number&gt;13&lt;/rec-number&gt;&lt;foreign-keys&gt;&lt;key app="EN" db-id="2azd52svrf2fw4er09ppwxweaswrfew2s55t"&gt;13&lt;/key&gt;&lt;/foreign-keys&gt;&lt;ref-type name="Journal Article"&gt;17&lt;/ref-type&gt;&lt;contributors&gt;&lt;authors&gt;&lt;author&gt;Romano,Simone;Bailey, James; Vinh, Nguyen xuan; Verspoorr, Karin&lt;/author&gt;&lt;/authors&gt;&lt;/contributors&gt;&lt;titles&gt;&lt;title&gt;Standardized Mutual Information for Clustering Comparisons: One Step Further in Adjustment for Chance&lt;/title&gt;&lt;secondary-title&gt;Proceedings of the 31st International Conference on Machine Learning, Beijing, China. JMLR: W&amp;amp;CP&lt;/secondary-title&gt;&lt;/titles&gt;&lt;periodical&gt;&lt;full-title&gt;Proceedings of the 31st International Conference on Machine Learning, Beijing, China. JMLR: W&amp;amp;CP&lt;/full-title&gt;&lt;/periodical&gt;&lt;volume&gt;32&lt;/volume&gt;&lt;dates&gt;&lt;year&gt;2014&lt;/year&gt;&lt;/dates&gt;&lt;urls&gt;&lt;/urls&gt;&lt;/record&gt;&lt;/Cite&gt;&lt;/EndNote&gt;</w:instrText>
      </w:r>
      <w:r w:rsidR="0005385D">
        <w:rPr>
          <w:lang w:val="en-GB"/>
        </w:rPr>
        <w:fldChar w:fldCharType="separate"/>
      </w:r>
      <w:r w:rsidR="0005385D">
        <w:rPr>
          <w:noProof/>
          <w:lang w:val="en-GB"/>
        </w:rPr>
        <w:t>(</w:t>
      </w:r>
      <w:hyperlink w:anchor="_ENREF_9" w:tooltip="Romano, 2014 #13" w:history="1">
        <w:r w:rsidR="0005385D">
          <w:rPr>
            <w:noProof/>
            <w:lang w:val="en-GB"/>
          </w:rPr>
          <w:t>Romano 2014</w:t>
        </w:r>
      </w:hyperlink>
      <w:r w:rsidR="0005385D">
        <w:rPr>
          <w:noProof/>
          <w:lang w:val="en-GB"/>
        </w:rPr>
        <w:t>)</w:t>
      </w:r>
      <w:r w:rsidR="0005385D">
        <w:rPr>
          <w:lang w:val="en-GB"/>
        </w:rPr>
        <w:fldChar w:fldCharType="end"/>
      </w:r>
      <w:r w:rsidR="0005385D">
        <w:rPr>
          <w:lang w:val="en-GB"/>
        </w:rPr>
        <w:t>. To compare two clustering results during the recursion and reallocation portion of the gene categorization to patterns part of EPIG-</w:t>
      </w:r>
      <w:proofErr w:type="spellStart"/>
      <w:r w:rsidR="0005385D">
        <w:rPr>
          <w:lang w:val="en-GB"/>
        </w:rPr>
        <w:t>Seq</w:t>
      </w:r>
      <w:proofErr w:type="spellEnd"/>
      <w:r w:rsidR="00951BC6">
        <w:rPr>
          <w:lang w:val="en-GB"/>
        </w:rPr>
        <w:t xml:space="preserve"> (step 2)</w:t>
      </w:r>
      <w:r w:rsidR="0005385D">
        <w:rPr>
          <w:lang w:val="en-GB"/>
        </w:rPr>
        <w:t xml:space="preserve">, the Mutual Information (MI) between the two clustering results was used.  MI, when log base 2 is used, is interpreted in units of bits and is the reduction in uncertainty about the samples groupings in one clustering outcome given the other clustering outcome (i.e., clustering </w:t>
      </w:r>
      <w:proofErr w:type="gramStart"/>
      <w:r w:rsidR="0005385D">
        <w:rPr>
          <w:lang w:val="en-GB"/>
        </w:rPr>
        <w:t>A</w:t>
      </w:r>
      <w:proofErr w:type="gramEnd"/>
      <w:r w:rsidR="0005385D">
        <w:rPr>
          <w:lang w:val="en-GB"/>
        </w:rPr>
        <w:t xml:space="preserve"> vs clustering B).  </w:t>
      </w:r>
    </w:p>
    <w:p w14:paraId="2BA4D9AD" w14:textId="3BA444BC" w:rsidR="0005385D" w:rsidRDefault="00A00169" w:rsidP="003A58EE">
      <w:pPr>
        <w:spacing w:line="360" w:lineRule="auto"/>
        <w:rPr>
          <w:lang w:val="en-GB"/>
        </w:rPr>
      </w:pPr>
      <w:r>
        <w:rPr>
          <w:lang w:val="en-GB"/>
        </w:rPr>
        <w:t xml:space="preserve">Let: </w:t>
      </w:r>
      <w:r>
        <w:rPr>
          <w:noProof/>
          <w:position w:val="-30"/>
        </w:rPr>
        <w:drawing>
          <wp:inline distT="0" distB="0" distL="0" distR="0" wp14:anchorId="5637706A" wp14:editId="7FDFB1FD">
            <wp:extent cx="2702560" cy="4572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02560" cy="457200"/>
                    </a:xfrm>
                    <a:prstGeom prst="rect">
                      <a:avLst/>
                    </a:prstGeom>
                    <a:noFill/>
                    <a:ln>
                      <a:noFill/>
                    </a:ln>
                  </pic:spPr>
                </pic:pic>
              </a:graphicData>
            </a:graphic>
          </wp:inline>
        </w:drawing>
      </w:r>
    </w:p>
    <w:p w14:paraId="1E870F65" w14:textId="0466401F" w:rsidR="00A00169" w:rsidRDefault="00A00169" w:rsidP="00A00169">
      <w:pPr>
        <w:spacing w:line="360" w:lineRule="auto"/>
        <w:rPr>
          <w:lang w:val="en-GB"/>
        </w:rPr>
      </w:pPr>
      <w:proofErr w:type="gramStart"/>
      <w:r>
        <w:rPr>
          <w:lang w:val="en-GB"/>
        </w:rPr>
        <w:t>where</w:t>
      </w:r>
      <w:proofErr w:type="gramEnd"/>
      <w:r>
        <w:rPr>
          <w:lang w:val="en-GB"/>
        </w:rPr>
        <w:t xml:space="preserve">, </w:t>
      </w:r>
      <w:r>
        <w:rPr>
          <w:i/>
          <w:iCs/>
          <w:lang w:val="en-GB"/>
        </w:rPr>
        <w:t>p</w:t>
      </w:r>
      <w:r>
        <w:rPr>
          <w:lang w:val="en-GB"/>
        </w:rPr>
        <w:t>(</w:t>
      </w:r>
      <w:proofErr w:type="spellStart"/>
      <w:r>
        <w:rPr>
          <w:i/>
          <w:iCs/>
          <w:lang w:val="en-GB"/>
        </w:rPr>
        <w:t>a,b</w:t>
      </w:r>
      <w:proofErr w:type="spellEnd"/>
      <w:r>
        <w:rPr>
          <w:lang w:val="en-GB"/>
        </w:rPr>
        <w:t xml:space="preserve">) is the joint probability distribution of </w:t>
      </w:r>
      <w:r>
        <w:rPr>
          <w:i/>
          <w:iCs/>
          <w:lang w:val="en-GB"/>
        </w:rPr>
        <w:t>A</w:t>
      </w:r>
      <w:r>
        <w:rPr>
          <w:lang w:val="en-GB"/>
        </w:rPr>
        <w:t xml:space="preserve"> and </w:t>
      </w:r>
      <w:r>
        <w:rPr>
          <w:i/>
          <w:iCs/>
          <w:lang w:val="en-GB"/>
        </w:rPr>
        <w:t>B</w:t>
      </w:r>
      <w:r>
        <w:rPr>
          <w:lang w:val="en-GB"/>
        </w:rPr>
        <w:t>, and Ent(</w:t>
      </w:r>
      <w:r>
        <w:rPr>
          <w:i/>
          <w:iCs/>
          <w:lang w:val="en-GB"/>
        </w:rPr>
        <w:t>X</w:t>
      </w:r>
      <w:r>
        <w:rPr>
          <w:lang w:val="en-GB"/>
        </w:rPr>
        <w:t xml:space="preserve">) is the entropy of clustering outcome X. Given </w:t>
      </w:r>
      <w:r>
        <w:rPr>
          <w:i/>
          <w:iCs/>
          <w:lang w:val="en-GB"/>
        </w:rPr>
        <w:t>k</w:t>
      </w:r>
      <w:r>
        <w:rPr>
          <w:lang w:val="en-GB"/>
        </w:rPr>
        <w:t xml:space="preserve"> clusters,</w:t>
      </w:r>
    </w:p>
    <w:p w14:paraId="0F66D60D" w14:textId="77777777" w:rsidR="00A00169" w:rsidRDefault="00A00169" w:rsidP="00A00169">
      <w:pPr>
        <w:spacing w:line="360" w:lineRule="auto"/>
        <w:rPr>
          <w:lang w:val="en-GB"/>
        </w:rPr>
      </w:pPr>
      <w:r>
        <w:rPr>
          <w:noProof/>
          <w:position w:val="-28"/>
        </w:rPr>
        <w:drawing>
          <wp:inline distT="0" distB="0" distL="0" distR="0" wp14:anchorId="54D088A7" wp14:editId="1111499B">
            <wp:extent cx="1603375" cy="42989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03375" cy="429895"/>
                    </a:xfrm>
                    <a:prstGeom prst="rect">
                      <a:avLst/>
                    </a:prstGeom>
                    <a:noFill/>
                    <a:ln>
                      <a:noFill/>
                    </a:ln>
                  </pic:spPr>
                </pic:pic>
              </a:graphicData>
            </a:graphic>
          </wp:inline>
        </w:drawing>
      </w:r>
    </w:p>
    <w:p w14:paraId="7097AFC1" w14:textId="772E6A0A" w:rsidR="00A00169" w:rsidRDefault="00A00169" w:rsidP="00A00169">
      <w:pPr>
        <w:spacing w:line="360" w:lineRule="auto"/>
        <w:rPr>
          <w:lang w:val="en-GB"/>
        </w:rPr>
      </w:pPr>
      <w:proofErr w:type="gramStart"/>
      <w:r>
        <w:rPr>
          <w:lang w:val="en-GB"/>
        </w:rPr>
        <w:t>where</w:t>
      </w:r>
      <w:proofErr w:type="gramEnd"/>
      <w:r>
        <w:rPr>
          <w:lang w:val="en-GB"/>
        </w:rPr>
        <w:t xml:space="preserve"> </w:t>
      </w:r>
      <w:r>
        <w:rPr>
          <w:i/>
          <w:iCs/>
          <w:lang w:val="en-GB"/>
        </w:rPr>
        <w:t>p</w:t>
      </w:r>
      <w:r>
        <w:rPr>
          <w:i/>
          <w:iCs/>
          <w:vertAlign w:val="subscript"/>
          <w:lang w:val="en-GB"/>
        </w:rPr>
        <w:t>i</w:t>
      </w:r>
      <w:r>
        <w:rPr>
          <w:lang w:val="en-GB"/>
        </w:rPr>
        <w:t xml:space="preserve"> is the probability of the </w:t>
      </w:r>
      <w:proofErr w:type="spellStart"/>
      <w:r>
        <w:rPr>
          <w:i/>
          <w:iCs/>
          <w:lang w:val="en-GB"/>
        </w:rPr>
        <w:t>i</w:t>
      </w:r>
      <w:r>
        <w:rPr>
          <w:lang w:val="en-GB"/>
        </w:rPr>
        <w:t>th</w:t>
      </w:r>
      <w:proofErr w:type="spellEnd"/>
      <w:r>
        <w:rPr>
          <w:lang w:val="en-GB"/>
        </w:rPr>
        <w:t xml:space="preserve"> cluster membership in clustering X.  To adjust the MI for chance occurrence,</w:t>
      </w:r>
    </w:p>
    <w:p w14:paraId="61B68EEC" w14:textId="170DC54A" w:rsidR="00A00169" w:rsidRDefault="00A00169" w:rsidP="00A00169">
      <w:pPr>
        <w:spacing w:line="360" w:lineRule="auto"/>
        <w:rPr>
          <w:lang w:val="en-GB"/>
        </w:rPr>
      </w:pPr>
      <w:r>
        <w:rPr>
          <w:rFonts w:ascii="Courier New" w:hAnsi="Courier New" w:cs="Courier New"/>
          <w:noProof/>
          <w:position w:val="-22"/>
        </w:rPr>
        <w:drawing>
          <wp:inline distT="0" distB="0" distL="0" distR="0" wp14:anchorId="32906738" wp14:editId="19596F41">
            <wp:extent cx="2907030" cy="334645"/>
            <wp:effectExtent l="0" t="0" r="762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07030" cy="334645"/>
                    </a:xfrm>
                    <a:prstGeom prst="rect">
                      <a:avLst/>
                    </a:prstGeom>
                    <a:noFill/>
                    <a:ln>
                      <a:noFill/>
                    </a:ln>
                  </pic:spPr>
                </pic:pic>
              </a:graphicData>
            </a:graphic>
          </wp:inline>
        </w:drawing>
      </w:r>
    </w:p>
    <w:p w14:paraId="30C58E41" w14:textId="47E53EAA" w:rsidR="005D1CE3" w:rsidRDefault="005D1CE3" w:rsidP="005D1CE3">
      <w:pPr>
        <w:spacing w:line="360" w:lineRule="auto"/>
      </w:pPr>
      <w:r>
        <w:rPr>
          <w:lang w:val="en-GB"/>
        </w:rPr>
        <w:t>Where, EMI is the expectation of the mutual information.  AMI ranges between 0 and 1.</w:t>
      </w:r>
      <w:r>
        <w:t xml:space="preserve">  </w:t>
      </w:r>
      <w:r>
        <w:rPr>
          <w:lang w:val="en-GB"/>
        </w:rPr>
        <w:t xml:space="preserve">An AMI value of zero means that the two clustering outcomes are independent whereas an AMI of 1 indicates that the two </w:t>
      </w:r>
      <w:r w:rsidR="00897298">
        <w:rPr>
          <w:lang w:val="en-GB"/>
        </w:rPr>
        <w:t>clustering</w:t>
      </w:r>
      <w:r>
        <w:rPr>
          <w:lang w:val="en-GB"/>
        </w:rPr>
        <w:t xml:space="preserve"> are </w:t>
      </w:r>
      <w:r w:rsidR="003F701B">
        <w:rPr>
          <w:lang w:val="en-GB"/>
        </w:rPr>
        <w:t>highly associated</w:t>
      </w:r>
      <w:r>
        <w:rPr>
          <w:lang w:val="en-GB"/>
        </w:rPr>
        <w:t xml:space="preserve">. </w:t>
      </w:r>
    </w:p>
    <w:p w14:paraId="2D492C09" w14:textId="77777777" w:rsidR="00211547" w:rsidRDefault="0057497C" w:rsidP="00211547">
      <w:pPr>
        <w:spacing w:line="240" w:lineRule="auto"/>
        <w:rPr>
          <w:b/>
        </w:rPr>
      </w:pPr>
      <w:r w:rsidRPr="00C92B8D">
        <w:rPr>
          <w:u w:val="single"/>
        </w:rPr>
        <w:t xml:space="preserve">The </w:t>
      </w:r>
      <w:r w:rsidR="00C92B8D">
        <w:rPr>
          <w:u w:val="single"/>
        </w:rPr>
        <w:t>EPIG-</w:t>
      </w:r>
      <w:proofErr w:type="spellStart"/>
      <w:r w:rsidR="00C92B8D">
        <w:rPr>
          <w:u w:val="single"/>
        </w:rPr>
        <w:t>Seq</w:t>
      </w:r>
      <w:proofErr w:type="spellEnd"/>
      <w:r w:rsidR="00C92B8D">
        <w:rPr>
          <w:u w:val="single"/>
        </w:rPr>
        <w:t xml:space="preserve"> </w:t>
      </w:r>
      <w:r w:rsidRPr="00C92B8D">
        <w:rPr>
          <w:u w:val="single"/>
        </w:rPr>
        <w:t>algorithm pseudo code</w:t>
      </w:r>
      <w:r w:rsidR="00211547" w:rsidRPr="00211547">
        <w:rPr>
          <w:b/>
        </w:rPr>
        <w:t xml:space="preserve"> </w:t>
      </w:r>
    </w:p>
    <w:p w14:paraId="6B2B1136" w14:textId="0C8C3DF0" w:rsidR="00211547" w:rsidRPr="00C92B8D" w:rsidRDefault="000F7B60" w:rsidP="00211547">
      <w:pPr>
        <w:spacing w:line="240" w:lineRule="auto"/>
        <w:rPr>
          <w:b/>
        </w:rPr>
      </w:pPr>
      <w:r>
        <w:rPr>
          <w:b/>
        </w:rPr>
        <w:t xml:space="preserve">Step 1: </w:t>
      </w:r>
      <w:r w:rsidR="00211547" w:rsidRPr="00C92B8D">
        <w:rPr>
          <w:b/>
        </w:rPr>
        <w:t xml:space="preserve">Extract </w:t>
      </w:r>
      <w:r>
        <w:rPr>
          <w:b/>
        </w:rPr>
        <w:t xml:space="preserve">candidate profiles as seeds to </w:t>
      </w:r>
      <w:r w:rsidR="00211547" w:rsidRPr="00C92B8D">
        <w:rPr>
          <w:b/>
        </w:rPr>
        <w:t>patterns</w:t>
      </w:r>
    </w:p>
    <w:p w14:paraId="6E402A71" w14:textId="77777777" w:rsidR="00211547" w:rsidRDefault="00211547" w:rsidP="00211547">
      <w:pPr>
        <w:pStyle w:val="ListParagraph"/>
        <w:numPr>
          <w:ilvl w:val="0"/>
          <w:numId w:val="1"/>
        </w:numPr>
        <w:spacing w:line="360" w:lineRule="auto"/>
      </w:pPr>
      <w:r>
        <w:t xml:space="preserve">Define </w:t>
      </w:r>
      <w:r w:rsidR="00672C0C">
        <w:t xml:space="preserve">the </w:t>
      </w:r>
      <w:r>
        <w:t>parameter set θ</w:t>
      </w:r>
      <w:r w:rsidR="00672C0C">
        <w:t xml:space="preserve"> </w:t>
      </w:r>
      <w:r w:rsidR="00057504">
        <w:t xml:space="preserve">for </w:t>
      </w:r>
      <w:r w:rsidR="00672C0C">
        <w:t>pattern extracting</w:t>
      </w:r>
      <w:r>
        <w:t xml:space="preserve">; </w:t>
      </w:r>
    </w:p>
    <w:p w14:paraId="2EA92B8F" w14:textId="77777777" w:rsidR="00147F52" w:rsidRDefault="00147F52" w:rsidP="00211547">
      <w:pPr>
        <w:pStyle w:val="ListParagraph"/>
        <w:numPr>
          <w:ilvl w:val="0"/>
          <w:numId w:val="1"/>
        </w:numPr>
        <w:spacing w:line="240" w:lineRule="auto"/>
      </w:pPr>
      <w:r w:rsidRPr="00147F52">
        <w:rPr>
          <w:b/>
        </w:rPr>
        <w:lastRenderedPageBreak/>
        <w:t>for</w:t>
      </w:r>
      <w:r>
        <w:t xml:space="preserve"> </w:t>
      </w:r>
      <w:proofErr w:type="spellStart"/>
      <w:r>
        <w:t>i</w:t>
      </w:r>
      <w:proofErr w:type="spellEnd"/>
      <w:r>
        <w:t xml:space="preserve"> = 1..n  </w:t>
      </w:r>
      <w:r w:rsidR="00713517" w:rsidRPr="00713517">
        <w:rPr>
          <w:b/>
        </w:rPr>
        <w:t>do</w:t>
      </w:r>
    </w:p>
    <w:p w14:paraId="2AF8E631" w14:textId="613111B4" w:rsidR="00147F52" w:rsidRDefault="00713517" w:rsidP="00147F52">
      <w:pPr>
        <w:pStyle w:val="ListParagraph"/>
        <w:spacing w:line="240" w:lineRule="auto"/>
      </w:pPr>
      <w:r>
        <w:rPr>
          <w:b/>
          <w:noProof/>
        </w:rPr>
        <mc:AlternateContent>
          <mc:Choice Requires="wps">
            <w:drawing>
              <wp:anchor distT="0" distB="0" distL="114300" distR="114300" simplePos="0" relativeHeight="251660288" behindDoc="0" locked="0" layoutInCell="1" allowOverlap="1" wp14:anchorId="069094C1" wp14:editId="73A774AB">
                <wp:simplePos x="0" y="0"/>
                <wp:positionH relativeFrom="column">
                  <wp:posOffset>504825</wp:posOffset>
                </wp:positionH>
                <wp:positionV relativeFrom="paragraph">
                  <wp:posOffset>12226</wp:posOffset>
                </wp:positionV>
                <wp:extent cx="0" cy="1022985"/>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022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95pt" to="39.7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" strokecolor="black [3040]"/>
            </w:pict>
          </mc:Fallback>
        </mc:AlternateContent>
      </w:r>
      <w:r w:rsidR="00147F52">
        <w:t xml:space="preserve">      </w:t>
      </w:r>
    </w:p>
    <w:p w14:paraId="29A3A617" w14:textId="77777777" w:rsidR="00147F52" w:rsidRDefault="00F87CBA" w:rsidP="00147F52">
      <w:pPr>
        <w:pStyle w:val="ListParagraph"/>
        <w:spacing w:line="240" w:lineRule="auto"/>
        <w:ind w:firstLine="720"/>
      </w:pPr>
      <w:r>
        <w:rPr>
          <w:b/>
          <w:noProof/>
        </w:rPr>
        <mc:AlternateContent>
          <mc:Choice Requires="wps">
            <w:drawing>
              <wp:anchor distT="0" distB="0" distL="114300" distR="114300" simplePos="0" relativeHeight="251664384" behindDoc="0" locked="0" layoutInCell="1" allowOverlap="1" wp14:anchorId="7A33CC0A" wp14:editId="302788A8">
                <wp:simplePos x="0" y="0"/>
                <wp:positionH relativeFrom="column">
                  <wp:posOffset>729141</wp:posOffset>
                </wp:positionH>
                <wp:positionV relativeFrom="paragraph">
                  <wp:posOffset>24765</wp:posOffset>
                </wp:positionV>
                <wp:extent cx="0" cy="675005"/>
                <wp:effectExtent l="0" t="0" r="19050" b="10795"/>
                <wp:wrapNone/>
                <wp:docPr id="3" name="Straight Connector 3"/>
                <wp:cNvGraphicFramePr/>
                <a:graphic xmlns:a="http://schemas.openxmlformats.org/drawingml/2006/main">
                  <a:graphicData uri="http://schemas.microsoft.com/office/word/2010/wordprocessingShape">
                    <wps:wsp>
                      <wps:cNvCnPr/>
                      <wps:spPr>
                        <a:xfrm>
                          <a:off x="0" y="0"/>
                          <a:ext cx="0" cy="6750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4pt,1.95pt" to="57.4pt,5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" strokecolor="black [3040]"/>
            </w:pict>
          </mc:Fallback>
        </mc:AlternateContent>
      </w:r>
      <w:r w:rsidR="00211547">
        <w:t>Calculate all pairwise CYs correlation</w:t>
      </w:r>
    </w:p>
    <w:p w14:paraId="37730BED" w14:textId="1D84BFFB" w:rsidR="00713517" w:rsidRDefault="00713517" w:rsidP="00713517">
      <w:pPr>
        <w:pStyle w:val="ListParagraph"/>
        <w:spacing w:line="240" w:lineRule="auto"/>
        <w:ind w:firstLine="720"/>
      </w:pPr>
    </w:p>
    <w:p w14:paraId="535FDEC3" w14:textId="6D159BDF" w:rsidR="00147F52" w:rsidRPr="00713517" w:rsidRDefault="00713517" w:rsidP="00713517">
      <w:pPr>
        <w:spacing w:after="0" w:line="240" w:lineRule="auto"/>
        <w:rPr>
          <w:b/>
        </w:rPr>
      </w:pPr>
      <w:r>
        <w:t xml:space="preserve">                    </w:t>
      </w:r>
    </w:p>
    <w:p w14:paraId="1FF1B0BD" w14:textId="77777777" w:rsidR="00713517" w:rsidRPr="00713517" w:rsidRDefault="00F87CBA" w:rsidP="00713517">
      <w:pPr>
        <w:spacing w:after="0" w:line="240" w:lineRule="auto"/>
        <w:rPr>
          <w:b/>
        </w:rPr>
      </w:pPr>
      <w:r>
        <w:t xml:space="preserve">              </w:t>
      </w:r>
      <w:proofErr w:type="gramStart"/>
      <w:r w:rsidR="00713517" w:rsidRPr="00713517">
        <w:rPr>
          <w:b/>
        </w:rPr>
        <w:t>end</w:t>
      </w:r>
      <w:proofErr w:type="gramEnd"/>
    </w:p>
    <w:p w14:paraId="7C9BC511" w14:textId="6BE86171" w:rsidR="00662AC3" w:rsidRDefault="00662AC3" w:rsidP="00662AC3">
      <w:pPr>
        <w:pStyle w:val="ListParagraph"/>
        <w:numPr>
          <w:ilvl w:val="0"/>
          <w:numId w:val="1"/>
        </w:numPr>
        <w:spacing w:line="240" w:lineRule="auto"/>
      </w:pPr>
      <w:r w:rsidRPr="00662AC3">
        <w:t xml:space="preserve">Delete the </w:t>
      </w:r>
      <w:proofErr w:type="spellStart"/>
      <w:r w:rsidRPr="00B42394">
        <w:rPr>
          <w:i/>
        </w:rPr>
        <w:t>i</w:t>
      </w:r>
      <w:r w:rsidRPr="00662AC3">
        <w:t>th</w:t>
      </w:r>
      <w:proofErr w:type="spellEnd"/>
      <w:r w:rsidRPr="00662AC3">
        <w:t xml:space="preserve"> profile if </w:t>
      </w:r>
      <w:r w:rsidR="000866FD">
        <w:t xml:space="preserve">the </w:t>
      </w:r>
      <w:r w:rsidR="004A4926">
        <w:t>number</w:t>
      </w:r>
      <w:r w:rsidR="000866FD">
        <w:t xml:space="preserve"> of profiles with CYs &gt;= Rt1</w:t>
      </w:r>
      <w:r w:rsidRPr="00662AC3">
        <w:t xml:space="preserve"> </w:t>
      </w:r>
      <w:r w:rsidR="000866FD">
        <w:t xml:space="preserve">is </w:t>
      </w:r>
      <w:r>
        <w:t xml:space="preserve">&lt; </w:t>
      </w:r>
      <w:r w:rsidR="000866FD">
        <w:t>Mt</w:t>
      </w:r>
      <w:r>
        <w:t xml:space="preserve"> </w:t>
      </w:r>
    </w:p>
    <w:p w14:paraId="7828978C" w14:textId="1D98FBE1" w:rsidR="00D16818" w:rsidRDefault="00820C2D" w:rsidP="00D16818">
      <w:pPr>
        <w:pStyle w:val="ListParagraph"/>
        <w:numPr>
          <w:ilvl w:val="0"/>
          <w:numId w:val="1"/>
        </w:numPr>
        <w:spacing w:line="240" w:lineRule="auto"/>
      </w:pPr>
      <w:r>
        <w:t xml:space="preserve">For remaining profiles, estimate </w:t>
      </w:r>
    </w:p>
    <w:p w14:paraId="6AFDFF7D" w14:textId="5770CDEE" w:rsidR="00D16818" w:rsidRDefault="00820C2D" w:rsidP="00B42394">
      <w:pPr>
        <w:pStyle w:val="ListParagraph"/>
        <w:numPr>
          <w:ilvl w:val="1"/>
          <w:numId w:val="1"/>
        </w:numPr>
        <w:spacing w:line="240" w:lineRule="auto"/>
      </w:pPr>
      <w:r>
        <w:t>t</w:t>
      </w:r>
      <w:r w:rsidR="00D16818">
        <w:t>he location parameter</w:t>
      </w:r>
    </w:p>
    <w:p w14:paraId="54B42F3A" w14:textId="13DB6241" w:rsidR="00D16818" w:rsidRDefault="00820C2D" w:rsidP="00B42394">
      <w:pPr>
        <w:pStyle w:val="ListParagraph"/>
        <w:numPr>
          <w:ilvl w:val="1"/>
          <w:numId w:val="1"/>
        </w:numPr>
        <w:spacing w:line="240" w:lineRule="auto"/>
      </w:pPr>
      <w:r>
        <w:t>the</w:t>
      </w:r>
      <w:r w:rsidR="00D16818">
        <w:t xml:space="preserve"> dispersion</w:t>
      </w:r>
    </w:p>
    <w:p w14:paraId="7065DE13" w14:textId="293B6FFB" w:rsidR="00D16818" w:rsidRDefault="000866FD" w:rsidP="00211547">
      <w:pPr>
        <w:pStyle w:val="ListParagraph"/>
        <w:numPr>
          <w:ilvl w:val="0"/>
          <w:numId w:val="1"/>
        </w:numPr>
        <w:spacing w:line="240" w:lineRule="auto"/>
      </w:pPr>
      <w:r>
        <w:t xml:space="preserve">Delete profile if </w:t>
      </w:r>
      <w:r w:rsidR="00B36FA6">
        <w:t xml:space="preserve">location parameter &lt; </w:t>
      </w:r>
      <w:r>
        <w:t xml:space="preserve">St1 </w:t>
      </w:r>
      <w:r w:rsidR="00B36FA6">
        <w:t xml:space="preserve">or </w:t>
      </w:r>
      <w:r w:rsidR="003B5B7B">
        <w:t>[</w:t>
      </w:r>
      <w:r w:rsidR="00B36FA6">
        <w:t>dispersion</w:t>
      </w:r>
      <w:r w:rsidR="003B5B7B">
        <w:t xml:space="preserve"> &lt; 95</w:t>
      </w:r>
      <w:r w:rsidR="003B5B7B" w:rsidRPr="00B42394">
        <w:rPr>
          <w:vertAlign w:val="superscript"/>
        </w:rPr>
        <w:t>th</w:t>
      </w:r>
      <w:r w:rsidR="003B5B7B">
        <w:t xml:space="preserve"> percentile or &gt; 5</w:t>
      </w:r>
      <w:r w:rsidR="003B5B7B" w:rsidRPr="00B42394">
        <w:rPr>
          <w:vertAlign w:val="superscript"/>
        </w:rPr>
        <w:t>th</w:t>
      </w:r>
      <w:r w:rsidR="003B5B7B">
        <w:t xml:space="preserve"> percentile] </w:t>
      </w:r>
      <w:r w:rsidR="00B36FA6">
        <w:t xml:space="preserve"> </w:t>
      </w:r>
      <w:r>
        <w:t xml:space="preserve">  </w:t>
      </w:r>
    </w:p>
    <w:p w14:paraId="714B4AE4" w14:textId="303AE88D" w:rsidR="0066190D" w:rsidRDefault="0066190D" w:rsidP="0066190D">
      <w:pPr>
        <w:pStyle w:val="ListParagraph"/>
        <w:numPr>
          <w:ilvl w:val="0"/>
          <w:numId w:val="1"/>
        </w:numPr>
        <w:spacing w:line="240" w:lineRule="auto"/>
      </w:pPr>
      <w:r>
        <w:t xml:space="preserve">Remove profile with max(dispersion)  if the top 5 correlated profiles overlap with another profile </w:t>
      </w:r>
    </w:p>
    <w:p w14:paraId="49F2298B" w14:textId="2AAC4B2A" w:rsidR="0066190D" w:rsidRDefault="0066190D" w:rsidP="0066190D">
      <w:pPr>
        <w:pStyle w:val="ListParagraph"/>
        <w:numPr>
          <w:ilvl w:val="0"/>
          <w:numId w:val="1"/>
        </w:numPr>
        <w:spacing w:line="240" w:lineRule="auto"/>
      </w:pPr>
      <w:r w:rsidRPr="0066190D">
        <w:t xml:space="preserve">Remove </w:t>
      </w:r>
      <w:r>
        <w:t>profile</w:t>
      </w:r>
      <w:r w:rsidR="002E045D">
        <w:t xml:space="preserve"> with </w:t>
      </w:r>
      <w:r>
        <w:t xml:space="preserve">correlation &gt;=0.9 to another profile </w:t>
      </w:r>
    </w:p>
    <w:p w14:paraId="2DB00202" w14:textId="691E775B" w:rsidR="005757EC" w:rsidRPr="00C92B8D" w:rsidRDefault="009C3512" w:rsidP="00F2603D">
      <w:pPr>
        <w:spacing w:line="240" w:lineRule="auto"/>
        <w:rPr>
          <w:b/>
        </w:rPr>
      </w:pPr>
      <w:r>
        <w:t xml:space="preserve">Remaining profiles </w:t>
      </w:r>
      <w:r w:rsidR="004A4926">
        <w:t xml:space="preserve">are </w:t>
      </w:r>
      <w:r>
        <w:t>defined as candidate seeds for patterns</w:t>
      </w:r>
      <w:r w:rsidR="004A4926">
        <w:t xml:space="preserve"> </w:t>
      </w:r>
      <w:r w:rsidR="000F7B60">
        <w:rPr>
          <w:b/>
        </w:rPr>
        <w:t xml:space="preserve">Step 2: </w:t>
      </w:r>
      <w:r w:rsidR="005757EC" w:rsidRPr="00C92B8D">
        <w:rPr>
          <w:b/>
        </w:rPr>
        <w:t xml:space="preserve">Categorize </w:t>
      </w:r>
      <w:r w:rsidR="00C92B8D">
        <w:rPr>
          <w:b/>
        </w:rPr>
        <w:t>profiles</w:t>
      </w:r>
      <w:r w:rsidR="005757EC" w:rsidRPr="00C92B8D">
        <w:rPr>
          <w:b/>
        </w:rPr>
        <w:t xml:space="preserve"> to patterns</w:t>
      </w:r>
    </w:p>
    <w:p w14:paraId="5449E0DD" w14:textId="77777777" w:rsidR="00672C0C" w:rsidRDefault="00672C0C" w:rsidP="00672C0C">
      <w:pPr>
        <w:pStyle w:val="ListParagraph"/>
        <w:numPr>
          <w:ilvl w:val="0"/>
          <w:numId w:val="3"/>
        </w:numPr>
        <w:spacing w:line="360" w:lineRule="auto"/>
      </w:pPr>
      <w:r>
        <w:t xml:space="preserve">Define the parameter set θ for categorization; </w:t>
      </w:r>
    </w:p>
    <w:p w14:paraId="56279F3A" w14:textId="6E9F60A2" w:rsidR="008C5EDA" w:rsidRDefault="008C5EDA" w:rsidP="00B42394">
      <w:pPr>
        <w:pStyle w:val="ListParagraph"/>
        <w:numPr>
          <w:ilvl w:val="0"/>
          <w:numId w:val="3"/>
        </w:numPr>
        <w:spacing w:line="240" w:lineRule="auto"/>
      </w:pPr>
      <w:r>
        <w:t xml:space="preserve"> </w:t>
      </w:r>
      <w:r w:rsidRPr="00147F52">
        <w:rPr>
          <w:b/>
        </w:rPr>
        <w:t>for</w:t>
      </w:r>
      <w:r>
        <w:t xml:space="preserve"> </w:t>
      </w:r>
      <w:proofErr w:type="spellStart"/>
      <w:r>
        <w:t>i</w:t>
      </w:r>
      <w:proofErr w:type="spellEnd"/>
      <w:r>
        <w:t xml:space="preserve"> = 1..n  </w:t>
      </w:r>
      <w:r w:rsidRPr="00713517">
        <w:rPr>
          <w:b/>
        </w:rPr>
        <w:t>do</w:t>
      </w:r>
      <w:r>
        <w:rPr>
          <w:noProof/>
        </w:rPr>
        <mc:AlternateContent>
          <mc:Choice Requires="wps">
            <w:drawing>
              <wp:anchor distT="0" distB="0" distL="114300" distR="114300" simplePos="0" relativeHeight="251673600" behindDoc="0" locked="0" layoutInCell="1" allowOverlap="1" wp14:anchorId="1643F26C" wp14:editId="47B7C870">
                <wp:simplePos x="0" y="0"/>
                <wp:positionH relativeFrom="column">
                  <wp:posOffset>504967</wp:posOffset>
                </wp:positionH>
                <wp:positionV relativeFrom="paragraph">
                  <wp:posOffset>9468</wp:posOffset>
                </wp:positionV>
                <wp:extent cx="0" cy="696036"/>
                <wp:effectExtent l="0" t="0" r="19050" b="27940"/>
                <wp:wrapNone/>
                <wp:docPr id="11" name="Straight Connector 11"/>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" strokecolor="black [3040]"/>
            </w:pict>
          </mc:Fallback>
        </mc:AlternateContent>
      </w:r>
    </w:p>
    <w:p w14:paraId="49146284" w14:textId="00374940" w:rsidR="008C5EDA" w:rsidRDefault="008C5EDA" w:rsidP="008C5EDA">
      <w:pPr>
        <w:pStyle w:val="ListParagraph"/>
        <w:spacing w:line="240" w:lineRule="auto"/>
      </w:pPr>
      <w:r>
        <w:t xml:space="preserve">      </w:t>
      </w:r>
      <w:r w:rsidR="00FA0F42">
        <w:t>Initially a</w:t>
      </w:r>
      <w:r>
        <w:t xml:space="preserve">ssign the </w:t>
      </w:r>
      <w:proofErr w:type="spellStart"/>
      <w:r>
        <w:t>ith</w:t>
      </w:r>
      <w:proofErr w:type="spellEnd"/>
      <w:r>
        <w:t xml:space="preserve"> profile to the kth pattern if CYs &gt;</w:t>
      </w:r>
      <w:r w:rsidR="00025592">
        <w:t>=</w:t>
      </w:r>
      <w:r>
        <w:t xml:space="preserve"> Rt2</w:t>
      </w:r>
      <w:r w:rsidR="00025592">
        <w:t xml:space="preserve"> and location parameter &gt; St2</w:t>
      </w:r>
    </w:p>
    <w:p w14:paraId="368B3A2F" w14:textId="77777777" w:rsidR="008C5EDA" w:rsidRPr="00832590" w:rsidRDefault="008C5EDA" w:rsidP="008C5EDA">
      <w:pPr>
        <w:pStyle w:val="ListParagraph"/>
        <w:spacing w:line="360" w:lineRule="auto"/>
        <w:rPr>
          <w:b/>
        </w:rPr>
      </w:pPr>
      <w:proofErr w:type="gramStart"/>
      <w:r w:rsidRPr="00153A4A">
        <w:rPr>
          <w:b/>
        </w:rPr>
        <w:t>end</w:t>
      </w:r>
      <w:proofErr w:type="gramEnd"/>
    </w:p>
    <w:p w14:paraId="178371EA" w14:textId="28B5D887" w:rsidR="008C5EDA" w:rsidRDefault="008C5EDA" w:rsidP="00672C0C">
      <w:pPr>
        <w:pStyle w:val="ListParagraph"/>
        <w:numPr>
          <w:ilvl w:val="0"/>
          <w:numId w:val="3"/>
        </w:numPr>
        <w:spacing w:line="360" w:lineRule="auto"/>
      </w:pPr>
    </w:p>
    <w:p w14:paraId="4E5BF40C" w14:textId="376645E4" w:rsidR="005B00B2" w:rsidRDefault="005B00B2" w:rsidP="00672C0C">
      <w:pPr>
        <w:pStyle w:val="ListParagraph"/>
        <w:numPr>
          <w:ilvl w:val="0"/>
          <w:numId w:val="3"/>
        </w:numPr>
        <w:spacing w:line="240" w:lineRule="auto"/>
      </w:pPr>
      <w:r>
        <w:t>Until no more moves (</w:t>
      </w:r>
      <w:r w:rsidR="003D27D2">
        <w:t>when</w:t>
      </w:r>
      <w:r>
        <w:t xml:space="preserve"> 1-AMI &lt; 0.0</w:t>
      </w:r>
      <w:r w:rsidR="003D27D2">
        <w:t>0</w:t>
      </w:r>
      <w:r>
        <w:t>01)</w:t>
      </w:r>
    </w:p>
    <w:p w14:paraId="31446BD5" w14:textId="724684D3" w:rsidR="00672C0C" w:rsidRDefault="005B00B2" w:rsidP="00B42394">
      <w:pPr>
        <w:spacing w:line="240" w:lineRule="auto"/>
      </w:pPr>
      <w:r>
        <w:rPr>
          <w:b/>
        </w:rPr>
        <w:t xml:space="preserve">                   </w:t>
      </w:r>
      <w:proofErr w:type="gramStart"/>
      <w:r w:rsidR="00672C0C" w:rsidRPr="005B00B2">
        <w:rPr>
          <w:b/>
        </w:rPr>
        <w:t>for</w:t>
      </w:r>
      <w:proofErr w:type="gramEnd"/>
      <w:r w:rsidR="00672C0C">
        <w:t xml:space="preserve"> </w:t>
      </w:r>
      <w:proofErr w:type="spellStart"/>
      <w:r w:rsidR="00672C0C">
        <w:t>i</w:t>
      </w:r>
      <w:proofErr w:type="spellEnd"/>
      <w:r w:rsidR="00672C0C">
        <w:t xml:space="preserve"> = 1..</w:t>
      </w:r>
      <w:r>
        <w:t xml:space="preserve">m  </w:t>
      </w:r>
      <w:r w:rsidR="00672C0C" w:rsidRPr="005B00B2">
        <w:rPr>
          <w:b/>
        </w:rPr>
        <w:t>do</w:t>
      </w:r>
    </w:p>
    <w:p w14:paraId="62EDA002" w14:textId="5B2215EA" w:rsidR="005B00B2" w:rsidRDefault="00672C0C" w:rsidP="00153A4A">
      <w:pPr>
        <w:pStyle w:val="ListParagraph"/>
        <w:spacing w:line="240" w:lineRule="auto"/>
      </w:pPr>
      <w:r>
        <w:rPr>
          <w:b/>
          <w:noProof/>
        </w:rPr>
        <mc:AlternateContent>
          <mc:Choice Requires="wps">
            <w:drawing>
              <wp:anchor distT="0" distB="0" distL="114300" distR="114300" simplePos="0" relativeHeight="251662336" behindDoc="0" locked="0" layoutInCell="1" allowOverlap="1" wp14:anchorId="77B25398" wp14:editId="0F3DE1C3">
                <wp:simplePos x="0" y="0"/>
                <wp:positionH relativeFrom="column">
                  <wp:posOffset>504967</wp:posOffset>
                </wp:positionH>
                <wp:positionV relativeFrom="paragraph">
                  <wp:posOffset>9468</wp:posOffset>
                </wp:positionV>
                <wp:extent cx="0" cy="696036"/>
                <wp:effectExtent l="0" t="0" r="19050" b="27940"/>
                <wp:wrapNone/>
                <wp:docPr id="2" name="Straight Connector 2"/>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" strokecolor="black [3040]"/>
            </w:pict>
          </mc:Fallback>
        </mc:AlternateContent>
      </w:r>
      <w:r>
        <w:t xml:space="preserve">      </w:t>
      </w:r>
      <w:r w:rsidR="005B00B2">
        <w:t xml:space="preserve">     </w:t>
      </w:r>
      <w:r w:rsidR="005B00B2">
        <w:tab/>
        <w:t xml:space="preserve">Update patterns with profiles with the highest median PCS </w:t>
      </w:r>
    </w:p>
    <w:p w14:paraId="23C4273F" w14:textId="05B274AD" w:rsidR="00153A4A" w:rsidRDefault="00153A4A" w:rsidP="00153A4A">
      <w:pPr>
        <w:pStyle w:val="ListParagraph"/>
        <w:spacing w:line="240" w:lineRule="auto"/>
      </w:pPr>
      <w:r>
        <w:t xml:space="preserve">      </w:t>
      </w:r>
      <w:r w:rsidR="005B00B2">
        <w:t xml:space="preserve">     </w:t>
      </w:r>
      <w:r w:rsidR="005B00B2">
        <w:tab/>
        <w:t xml:space="preserve">Assign the </w:t>
      </w:r>
      <w:proofErr w:type="spellStart"/>
      <w:r w:rsidR="005B00B2">
        <w:t>ith</w:t>
      </w:r>
      <w:proofErr w:type="spellEnd"/>
      <w:r w:rsidR="005B00B2" w:rsidRPr="00153A4A">
        <w:t xml:space="preserve"> </w:t>
      </w:r>
      <w:r w:rsidRPr="00153A4A">
        <w:t xml:space="preserve">profile to </w:t>
      </w:r>
      <w:r w:rsidR="005B00B2">
        <w:t xml:space="preserve">the kth </w:t>
      </w:r>
      <w:r w:rsidRPr="00153A4A">
        <w:t>pattern</w:t>
      </w:r>
      <w:r w:rsidR="005B00B2">
        <w:t xml:space="preserve"> if </w:t>
      </w:r>
      <w:r w:rsidRPr="00153A4A">
        <w:t xml:space="preserve">CYs </w:t>
      </w:r>
      <w:r w:rsidR="005B00B2">
        <w:t>&gt;= Rt2</w:t>
      </w:r>
    </w:p>
    <w:p w14:paraId="3722598E" w14:textId="16627B54" w:rsidR="00153A4A" w:rsidRDefault="00153A4A" w:rsidP="00153A4A">
      <w:pPr>
        <w:pStyle w:val="ListParagraph"/>
        <w:spacing w:line="240" w:lineRule="auto"/>
      </w:pPr>
      <w:r>
        <w:t xml:space="preserve">      </w:t>
      </w:r>
      <w:r w:rsidR="005B00B2">
        <w:t xml:space="preserve">     </w:t>
      </w:r>
    </w:p>
    <w:p w14:paraId="3BD262DF" w14:textId="6A600835" w:rsidR="00670867" w:rsidRPr="00670867" w:rsidRDefault="00670867" w:rsidP="00153A4A">
      <w:pPr>
        <w:pStyle w:val="ListParagraph"/>
        <w:spacing w:line="240" w:lineRule="auto"/>
        <w:rPr>
          <w:b/>
        </w:rPr>
      </w:pPr>
      <w:r>
        <w:t xml:space="preserve">      </w:t>
      </w:r>
    </w:p>
    <w:p w14:paraId="1127C707" w14:textId="42AD6B47" w:rsidR="00832590" w:rsidRPr="00832590" w:rsidRDefault="005B00B2" w:rsidP="00832590">
      <w:pPr>
        <w:pStyle w:val="ListParagraph"/>
        <w:spacing w:line="360" w:lineRule="auto"/>
        <w:rPr>
          <w:b/>
        </w:rPr>
      </w:pPr>
      <w:r>
        <w:rPr>
          <w:b/>
        </w:rPr>
        <w:t xml:space="preserve">     </w:t>
      </w:r>
      <w:proofErr w:type="gramStart"/>
      <w:r w:rsidR="00153A4A" w:rsidRPr="00153A4A">
        <w:rPr>
          <w:b/>
        </w:rPr>
        <w:t>end</w:t>
      </w:r>
      <w:proofErr w:type="gramEnd"/>
    </w:p>
    <w:p w14:paraId="3E0B0BFE" w14:textId="0127B964" w:rsidR="00672C0C" w:rsidRDefault="00670867" w:rsidP="00832590">
      <w:pPr>
        <w:pStyle w:val="ListParagraph"/>
        <w:numPr>
          <w:ilvl w:val="0"/>
          <w:numId w:val="3"/>
        </w:numPr>
        <w:spacing w:line="360" w:lineRule="auto"/>
      </w:pPr>
      <w:r>
        <w:t xml:space="preserve">Report </w:t>
      </w:r>
      <w:r w:rsidR="00DF2A8E">
        <w:t>final assignment of profiles to patterns</w:t>
      </w:r>
    </w:p>
    <w:p w14:paraId="48D7EECF" w14:textId="77777777" w:rsidR="00074E3C" w:rsidRPr="000016D8" w:rsidRDefault="00074E3C" w:rsidP="00093C99">
      <w:pPr>
        <w:spacing w:line="360" w:lineRule="auto"/>
        <w:rPr>
          <w:b/>
        </w:rPr>
      </w:pPr>
      <w:r w:rsidRPr="000016D8">
        <w:rPr>
          <w:b/>
        </w:rPr>
        <w:t>Results</w:t>
      </w:r>
    </w:p>
    <w:p w14:paraId="1EF14561" w14:textId="3513D7C0" w:rsidR="00B45EC3" w:rsidRDefault="00B45EC3" w:rsidP="00B45EC3">
      <w:pPr>
        <w:spacing w:line="360" w:lineRule="auto"/>
        <w:rPr>
          <w:b/>
        </w:rPr>
      </w:pPr>
      <w:r>
        <w:rPr>
          <w:b/>
        </w:rPr>
        <w:t>A co-expressed profile pattern ext</w:t>
      </w:r>
      <w:r w:rsidR="00A47881">
        <w:rPr>
          <w:b/>
        </w:rPr>
        <w:t>raction platform focused on count level data</w:t>
      </w:r>
      <w:ins w:id="3" w:author="sysprep" w:date="2015-06-03T15:53:00Z">
        <w:r w:rsidR="00384D6D">
          <w:rPr>
            <w:b/>
          </w:rPr>
          <w:t xml:space="preserve"> </w:t>
        </w:r>
      </w:ins>
    </w:p>
    <w:p w14:paraId="6015BF8A" w14:textId="47E65AC5" w:rsidR="006F4FD1" w:rsidRDefault="005B07FC" w:rsidP="00B45EC3">
      <w:pPr>
        <w:spacing w:line="360" w:lineRule="auto"/>
        <w:rPr>
          <w:b/>
        </w:rPr>
      </w:pPr>
      <w:r>
        <w:t>As shown in table 1</w:t>
      </w:r>
      <w:r w:rsidR="006D4C57">
        <w:t xml:space="preserve">, </w:t>
      </w:r>
      <w:r w:rsidR="00A47881">
        <w:t>EPIG-</w:t>
      </w:r>
      <w:proofErr w:type="spellStart"/>
      <w:r w:rsidR="00A47881">
        <w:t>Seq</w:t>
      </w:r>
      <w:proofErr w:type="spellEnd"/>
      <w:r w:rsidR="00A47881">
        <w:t xml:space="preserve"> is laid out side by side with </w:t>
      </w:r>
      <w:del w:id="4" w:author="sysprep" w:date="2015-06-03T16:32:00Z">
        <w:r w:rsidR="00A47881" w:rsidDel="00E96B0D">
          <w:delText>three other</w:delText>
        </w:r>
        <w:r w:rsidR="00310C9A" w:rsidDel="00E96B0D">
          <w:delText xml:space="preserve"> methods</w:delText>
        </w:r>
        <w:r w:rsidR="00A47881" w:rsidDel="00E96B0D">
          <w:delText>.</w:delText>
        </w:r>
      </w:del>
      <w:ins w:id="5" w:author="sysprep" w:date="2015-06-03T16:32:00Z">
        <w:r w:rsidR="00E96B0D">
          <w:t xml:space="preserve">its counterpart, EPIG. </w:t>
        </w:r>
      </w:ins>
      <w:r w:rsidR="00A47881">
        <w:t xml:space="preserve"> O</w:t>
      </w:r>
      <w:r w:rsidR="006D4C57">
        <w:t>ur newly proposed EPIG-</w:t>
      </w:r>
      <w:proofErr w:type="spellStart"/>
      <w:r w:rsidR="006D4C57">
        <w:t>Seq</w:t>
      </w:r>
      <w:proofErr w:type="spellEnd"/>
      <w:r w:rsidR="006D4C57">
        <w:t xml:space="preserve"> method, although shares some similarities with </w:t>
      </w:r>
      <w:r w:rsidR="00DC4540">
        <w:t xml:space="preserve">other </w:t>
      </w:r>
      <w:r w:rsidR="006D4C57">
        <w:t>highly-remarked methods, stands out by its</w:t>
      </w:r>
      <w:r w:rsidR="00A47881">
        <w:t xml:space="preserve">elf with its special advantages. Comparing to </w:t>
      </w:r>
      <w:ins w:id="6" w:author="sysprep" w:date="2015-06-03T16:33:00Z">
        <w:r w:rsidR="00E96B0D">
          <w:t>EPIG</w:t>
        </w:r>
      </w:ins>
      <w:del w:id="7" w:author="sysprep" w:date="2015-06-03T16:33:00Z">
        <w:r w:rsidR="00A47881" w:rsidDel="00E96B0D">
          <w:delText>its closest counterpart</w:delText>
        </w:r>
      </w:del>
      <w:r w:rsidR="00A47881">
        <w:t xml:space="preserve">, EPIG, it differs at all levels. Since, EPIG was designed primarily serving the microarray gene expression community </w:t>
      </w:r>
      <w:r w:rsidR="00E05DBB">
        <w:fldChar w:fldCharType="begin">
          <w:fldData xml:space="preserve">PEVuZE5vdGU+PENpdGU+PEF1dGhvcj5DaG91PC9BdXRob3I+PFllYXI+MjAwNzwvWWVhcj48UmVj
TnVtPjEyPC9SZWNOdW0+PERpc3BsYXlUZXh0PihDaG91LCBaaG91IGV0IGFsLiAyMDA3KTwvRGlz
cGxheVRleHQ+PHJlY29yZD48cmVjLW51bWJlcj4xMjwvcmVjLW51bWJlcj48Zm9yZWlnbi1rZXlz
PjxrZXkgYXBwPSJFTiIgZGItaWQ9IjJhemQ1MnN2cmYyZnc0ZXIwOXBwd3h3ZWFzd3JmZXcyczU1
dCI+MTI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05385D">
        <w:instrText xml:space="preserve"> ADDIN EN.CITE </w:instrText>
      </w:r>
      <w:r w:rsidR="0005385D">
        <w:fldChar w:fldCharType="begin">
          <w:fldData xml:space="preserve">PEVuZE5vdGU+PENpdGU+PEF1dGhvcj5DaG91PC9BdXRob3I+PFllYXI+MjAwNzwvWWVhcj48UmVj
TnVtPjEyPC9SZWNOdW0+PERpc3BsYXlUZXh0PihDaG91LCBaaG91IGV0IGFsLiAyMDA3KTwvRGlz
cGxheVRleHQ+PHJlY29yZD48cmVjLW51bWJlcj4xMjwvcmVjLW51bWJlcj48Zm9yZWlnbi1rZXlz
PjxrZXkgYXBwPSJFTiIgZGItaWQ9IjJhemQ1MnN2cmYyZnc0ZXIwOXBwd3h3ZWFzd3JmZXcyczU1
dCI+MTI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05385D">
        <w:instrText xml:space="preserve"> ADDIN EN.CITE.DATA </w:instrText>
      </w:r>
      <w:r w:rsidR="0005385D">
        <w:fldChar w:fldCharType="end"/>
      </w:r>
      <w:r w:rsidR="00E05DBB">
        <w:fldChar w:fldCharType="separate"/>
      </w:r>
      <w:r w:rsidR="00E05DBB">
        <w:rPr>
          <w:noProof/>
        </w:rPr>
        <w:t>(</w:t>
      </w:r>
      <w:hyperlink w:anchor="_ENREF_4" w:tooltip="Chou, 2007 #12" w:history="1">
        <w:r w:rsidR="0005385D">
          <w:rPr>
            <w:noProof/>
          </w:rPr>
          <w:t>Chou, Zhou et al. 2007</w:t>
        </w:r>
      </w:hyperlink>
      <w:r w:rsidR="00E05DBB">
        <w:rPr>
          <w:noProof/>
        </w:rPr>
        <w:t>)</w:t>
      </w:r>
      <w:r w:rsidR="00E05DBB">
        <w:fldChar w:fldCharType="end"/>
      </w:r>
      <w:r w:rsidR="00E05DBB">
        <w:t xml:space="preserve">, it modeled the data, which was logarithm transformed continuous type, assuming Gaussian distribution. It measured the relationship between gene profiles, a gene profile </w:t>
      </w:r>
      <w:r w:rsidR="00E05DBB">
        <w:lastRenderedPageBreak/>
        <w:t xml:space="preserve">with an extracted pattern, and between patterns using the Pearson’s correlation. It automatically extended the Gaussian’s assumption and focused on two major metrics, using the variance as the measurement of the spreading and using the </w:t>
      </w:r>
      <w:proofErr w:type="spellStart"/>
      <w:r w:rsidR="00E05DBB">
        <w:t>LogRatio</w:t>
      </w:r>
      <w:proofErr w:type="spellEnd"/>
      <w:r w:rsidR="00E05DBB">
        <w:t xml:space="preserve"> between conditions as the expression magnitude difference. Similar to t-test, EPIG used </w:t>
      </w:r>
      <w:proofErr w:type="spellStart"/>
      <w:r w:rsidR="00E05DBB">
        <w:t>SignalToNoise</w:t>
      </w:r>
      <w:proofErr w:type="spellEnd"/>
      <w:r w:rsidR="00E05DBB">
        <w:t xml:space="preserve"> ratio as its primary hypothesis testing procedure. </w:t>
      </w:r>
      <w:r w:rsidR="00C7162B">
        <w:t>The end deliverable result was the co-expression patterns with statistical significance. EPIG-</w:t>
      </w:r>
      <w:proofErr w:type="spellStart"/>
      <w:r w:rsidR="00C7162B">
        <w:t>Seq</w:t>
      </w:r>
      <w:proofErr w:type="spellEnd"/>
      <w:r w:rsidR="00C7162B">
        <w:t>, on the other hand, approaches the NGS data and serves the RNA-</w:t>
      </w:r>
      <w:proofErr w:type="spellStart"/>
      <w:r w:rsidR="00C7162B">
        <w:t>Seq</w:t>
      </w:r>
      <w:proofErr w:type="spellEnd"/>
      <w:r w:rsidR="00C7162B">
        <w:t xml:space="preserve"> experiment, which primarily count level data. Although its </w:t>
      </w:r>
      <w:r w:rsidR="00D34F15">
        <w:t>goal is same as EPIG, the strategy it takes differs completely from its counterpart with a few obvious advantages. Firstly, it uses CYs to measure the dissimilarity and similarity directly from the count data and it</w:t>
      </w:r>
      <w:r w:rsidR="00C7162B">
        <w:t xml:space="preserve"> </w:t>
      </w:r>
      <w:r w:rsidR="00D34F15">
        <w:t xml:space="preserve">handles “zero” separate from common correlation measurement; secondly, it follows the discrete Poisson distribution and uses dispersion to measure the spreading of the data; it models the count data with a </w:t>
      </w:r>
      <w:proofErr w:type="spellStart"/>
      <w:r w:rsidR="00D34F15">
        <w:t>QuasiPoisson</w:t>
      </w:r>
      <w:proofErr w:type="spellEnd"/>
      <w:r w:rsidR="00D34F15">
        <w:t xml:space="preserve"> distribution following GLM to estimate the dispersion from the data; lastly EPIG-</w:t>
      </w:r>
      <w:proofErr w:type="spellStart"/>
      <w:r w:rsidR="00D34F15">
        <w:t>Seq</w:t>
      </w:r>
      <w:proofErr w:type="spellEnd"/>
      <w:r w:rsidR="00D34F15">
        <w:t xml:space="preserve"> uses between group Wilcoxon test statistics or the Hodges-Lehmann estimator </w:t>
      </w:r>
      <w:r w:rsidR="00C7162B">
        <w:t>as</w:t>
      </w:r>
      <w:r w:rsidR="00D34F15">
        <w:t xml:space="preserve"> the magnitude measurement. </w:t>
      </w:r>
      <w:del w:id="8" w:author="sysprep" w:date="2015-06-03T16:33:00Z">
        <w:r w:rsidR="00D34F15" w:rsidDel="00E96B0D">
          <w:delText>In the same table, two other methods that were developed for NGS data</w:delText>
        </w:r>
        <w:r w:rsidR="00037AEB" w:rsidDel="00E96B0D">
          <w:delText xml:space="preserve"> were also laid out as a general test-based procedure different from EPIG-Seq approach. These</w:delText>
        </w:r>
        <w:r w:rsidR="00C7162B" w:rsidDel="00E96B0D">
          <w:delText xml:space="preserve"> </w:delText>
        </w:r>
        <w:r w:rsidR="00037AEB" w:rsidDel="00E96B0D">
          <w:delText xml:space="preserve">two methods, although adopted the same strategy to approach the count-base data, their main goals kept the same as traditional strategy which is to discern the significantly expressed genes. DESeq primarily serves two-group comparison where SAMseq extends that to multiple-groups as well. These two methods both showed great improvement and avoided the obvious problem resulted from the unjustified the transformation step on the count data especially RNA-Seq. </w:delText>
        </w:r>
      </w:del>
    </w:p>
    <w:p w14:paraId="63E13DBF" w14:textId="7EF24113" w:rsidR="006F4FD1" w:rsidRDefault="006F4FD1" w:rsidP="00B45EC3">
      <w:pPr>
        <w:spacing w:line="360" w:lineRule="auto"/>
        <w:rPr>
          <w:b/>
        </w:rPr>
      </w:pPr>
      <w:r>
        <w:rPr>
          <w:b/>
        </w:rPr>
        <w:t>Overall work flow of EPIG-</w:t>
      </w:r>
      <w:proofErr w:type="spellStart"/>
      <w:r>
        <w:rPr>
          <w:b/>
        </w:rPr>
        <w:t>Seq</w:t>
      </w:r>
      <w:proofErr w:type="spellEnd"/>
      <w:r>
        <w:rPr>
          <w:b/>
        </w:rPr>
        <w:t xml:space="preserve"> algorithm</w:t>
      </w:r>
    </w:p>
    <w:p w14:paraId="28FF6D56" w14:textId="0540FE6D" w:rsidR="00B45EC3" w:rsidRDefault="006C284E" w:rsidP="00B45EC3">
      <w:pPr>
        <w:spacing w:line="360" w:lineRule="auto"/>
      </w:pPr>
      <w:r>
        <w:t xml:space="preserve">In test </w:t>
      </w:r>
      <w:r w:rsidR="006F4FD1">
        <w:t xml:space="preserve">our overall research hypothesis, </w:t>
      </w:r>
      <w:r>
        <w:t>we implemented such algorithm and integrated series of steps into a</w:t>
      </w:r>
      <w:r w:rsidR="006F4FD1">
        <w:t xml:space="preserve"> well-tune</w:t>
      </w:r>
      <w:r>
        <w:t>d</w:t>
      </w:r>
      <w:r w:rsidR="006F4FD1">
        <w:t xml:space="preserve"> work-flow</w:t>
      </w:r>
      <w:r w:rsidR="00932093">
        <w:t xml:space="preserve"> a</w:t>
      </w:r>
      <w:r w:rsidR="00B45EC3">
        <w:t>s figure</w:t>
      </w:r>
      <w:r w:rsidR="00286505">
        <w:t>1</w:t>
      </w:r>
      <w:r w:rsidR="00B45EC3">
        <w:t xml:space="preserve"> shows, we have successfully establish</w:t>
      </w:r>
      <w:r w:rsidR="005C7403">
        <w:t>ed</w:t>
      </w:r>
      <w:r w:rsidR="00B45EC3">
        <w:t xml:space="preserve"> a framework to extract expression patterns</w:t>
      </w:r>
      <w:r w:rsidR="005C7403">
        <w:t>,</w:t>
      </w:r>
      <w:r w:rsidR="00B45EC3">
        <w:t xml:space="preserve"> whic</w:t>
      </w:r>
      <w:r w:rsidR="005C7403">
        <w:t xml:space="preserve">h </w:t>
      </w:r>
      <w:r w:rsidR="006B5789">
        <w:t xml:space="preserve">often </w:t>
      </w:r>
      <w:r w:rsidR="005C7403">
        <w:t>include co-expressed genes from an</w:t>
      </w:r>
      <w:r w:rsidR="00B45EC3">
        <w:t xml:space="preserve"> RNA-</w:t>
      </w:r>
      <w:proofErr w:type="spellStart"/>
      <w:r w:rsidR="00B45EC3">
        <w:t>seq</w:t>
      </w:r>
      <w:proofErr w:type="spellEnd"/>
      <w:r w:rsidR="00B45EC3">
        <w:t xml:space="preserve"> experiment</w:t>
      </w:r>
      <w:r w:rsidR="006B5789">
        <w:t xml:space="preserve"> </w:t>
      </w:r>
      <w:r w:rsidR="00624A7A">
        <w:t>with multiple</w:t>
      </w:r>
      <w:r w:rsidR="006B5789">
        <w:t xml:space="preserve"> conditions</w:t>
      </w:r>
      <w:r w:rsidR="00B45EC3">
        <w:t>.</w:t>
      </w:r>
      <w:r w:rsidR="0032428D">
        <w:t xml:space="preserve"> Along the pipeline workflow, a novel similarity and dissimilarity method was adopted to compute the CYs, which range between 0 and 1, across all available gene</w:t>
      </w:r>
      <w:r w:rsidR="002A6736">
        <w:t xml:space="preserve"> profile</w:t>
      </w:r>
      <w:r w:rsidR="00E63CBD">
        <w:t xml:space="preserve">s. By consulting the </w:t>
      </w:r>
      <w:r w:rsidR="00E63CBD" w:rsidRPr="00E63CBD">
        <w:rPr>
          <w:i/>
        </w:rPr>
        <w:t>a priori</w:t>
      </w:r>
      <w:r w:rsidR="00E63CBD">
        <w:t xml:space="preserve"> defined parameter set</w:t>
      </w:r>
      <w:r w:rsidR="0032428D">
        <w:t xml:space="preserve">, seeded patterns emerged in the </w:t>
      </w:r>
      <w:r w:rsidR="00E63CBD">
        <w:t xml:space="preserve">right </w:t>
      </w:r>
      <w:r w:rsidR="0032428D">
        <w:t xml:space="preserve">next step. At this stage, each seeded pattern is supported by </w:t>
      </w:r>
      <w:r w:rsidR="005C5422">
        <w:t>one</w:t>
      </w:r>
      <w:r w:rsidR="0032428D">
        <w:t xml:space="preserve"> r</w:t>
      </w:r>
      <w:r w:rsidR="005C5422">
        <w:t>epresenting profile, which ranked</w:t>
      </w:r>
      <w:r w:rsidR="0032428D">
        <w:t xml:space="preserve"> on the top according the metrics threshold</w:t>
      </w:r>
      <w:r w:rsidR="005C5422">
        <w:t>s</w:t>
      </w:r>
      <w:r w:rsidR="0032428D">
        <w:t xml:space="preserve">. The </w:t>
      </w:r>
      <w:r w:rsidR="005C5422">
        <w:t>following</w:t>
      </w:r>
      <w:r w:rsidR="0032428D">
        <w:t xml:space="preserve"> step is to categorize all profiles</w:t>
      </w:r>
      <w:r w:rsidR="0000652D">
        <w:t xml:space="preserve"> into the seeded patterns. </w:t>
      </w:r>
      <w:r w:rsidR="004B4CB8">
        <w:t xml:space="preserve">During this step, the number of co-expressed genes for each seeded pattern starts to grow and the process is getting more complicated and the speed starts to slow down as more and more gene profiles are added. Basically, for each gene profile, it will get an opportunity to </w:t>
      </w:r>
      <w:r w:rsidR="00500B09">
        <w:t>be tested against</w:t>
      </w:r>
      <w:r w:rsidR="004B4CB8">
        <w:t xml:space="preserve"> all available patterns. We introduce a </w:t>
      </w:r>
      <w:r w:rsidR="00F57829">
        <w:lastRenderedPageBreak/>
        <w:t>new metric, Pattern Correlation Score (PCS), which was computed again</w:t>
      </w:r>
      <w:r w:rsidR="00244334">
        <w:t>st</w:t>
      </w:r>
      <w:r w:rsidR="00F57829">
        <w:t xml:space="preserve"> each seeded pattern. The candidate gene profile will be assigned to a pattern wh</w:t>
      </w:r>
      <w:r w:rsidR="00104DB3">
        <w:t xml:space="preserve">ere the highest PCS was determined </w:t>
      </w:r>
      <w:r w:rsidR="00F35FA0">
        <w:t>comparing to</w:t>
      </w:r>
      <w:r w:rsidR="00104DB3">
        <w:t xml:space="preserve"> those computed </w:t>
      </w:r>
      <w:r w:rsidR="00E27760">
        <w:t xml:space="preserve">against </w:t>
      </w:r>
      <w:r w:rsidR="00104DB3">
        <w:t>other patterns</w:t>
      </w:r>
      <w:r w:rsidR="00F57829">
        <w:t xml:space="preserve">; or dropped if none of the PCS passed the threshold. </w:t>
      </w:r>
    </w:p>
    <w:p w14:paraId="66B1C030" w14:textId="71D93D14" w:rsidR="00F57829" w:rsidRPr="00B45EC3" w:rsidRDefault="00F57829" w:rsidP="00B45EC3">
      <w:pPr>
        <w:spacing w:line="360" w:lineRule="auto"/>
      </w:pPr>
      <w:r>
        <w:t>The last step in the workflow before a thumbnail plot and individual plots are produced is to apply statistical</w:t>
      </w:r>
      <w:r w:rsidR="00104DB3">
        <w:t xml:space="preserve"> significance as final assessment for the results. To get such a significance measure, we </w:t>
      </w:r>
      <w:r w:rsidR="001021FB">
        <w:t>used the p-value obtained from</w:t>
      </w:r>
      <w:r w:rsidR="00C61491">
        <w:t xml:space="preserve"> an empiri</w:t>
      </w:r>
      <w:r w:rsidR="001021FB">
        <w:t>cal bootstrapping like approach</w:t>
      </w:r>
      <w:r w:rsidR="00A95C19">
        <w:t>.</w:t>
      </w:r>
    </w:p>
    <w:p w14:paraId="6A124093" w14:textId="5CE4953B" w:rsidR="0084434F" w:rsidRPr="004C54FE" w:rsidRDefault="0084434F" w:rsidP="0084434F">
      <w:pPr>
        <w:spacing w:line="360" w:lineRule="auto"/>
        <w:rPr>
          <w:b/>
        </w:rPr>
      </w:pPr>
      <w:r w:rsidRPr="004C54FE">
        <w:rPr>
          <w:b/>
        </w:rPr>
        <w:t>Dissimilarity and similarity measurement for correlation of profiles</w:t>
      </w:r>
      <w:r w:rsidR="00B45EC3">
        <w:rPr>
          <w:b/>
        </w:rPr>
        <w:t xml:space="preserve"> (</w:t>
      </w:r>
      <w:del w:id="9" w:author="sysprep" w:date="2015-06-03T15:59:00Z">
        <w:r w:rsidR="001305FC" w:rsidDel="00384D6D">
          <w:rPr>
            <w:b/>
          </w:rPr>
          <w:delText xml:space="preserve">need to run Matlab to get </w:delText>
        </w:r>
        <w:r w:rsidR="00B45EC3" w:rsidDel="00384D6D">
          <w:rPr>
            <w:b/>
          </w:rPr>
          <w:delText>CYs comparison on simulated data</w:delText>
        </w:r>
      </w:del>
      <w:ins w:id="10" w:author="sysprep" w:date="2015-06-03T15:59:00Z">
        <w:r w:rsidR="00384D6D">
          <w:rPr>
            <w:b/>
          </w:rPr>
          <w:t>figure 1B</w:t>
        </w:r>
      </w:ins>
      <w:r w:rsidR="00B45EC3">
        <w:rPr>
          <w:b/>
        </w:rPr>
        <w:t>)</w:t>
      </w:r>
    </w:p>
    <w:p w14:paraId="59443A6B" w14:textId="77777777" w:rsidR="0084434F" w:rsidRPr="0084434F" w:rsidRDefault="0084434F" w:rsidP="0084434F">
      <w:pPr>
        <w:spacing w:line="360" w:lineRule="auto"/>
      </w:pPr>
      <w:r w:rsidRPr="0084434F">
        <w:t xml:space="preserve">The </w:t>
      </w:r>
      <w:r>
        <w:t>main motivation for the EPIG-</w:t>
      </w:r>
      <w:proofErr w:type="spellStart"/>
      <w:r>
        <w:t>seq</w:t>
      </w:r>
      <w:proofErr w:type="spellEnd"/>
      <w:r>
        <w:t xml:space="preserve"> method is to extend the existing EPIG to handle the RNA-</w:t>
      </w:r>
      <w:proofErr w:type="spellStart"/>
      <w:r>
        <w:t>Seq</w:t>
      </w:r>
      <w:proofErr w:type="spellEnd"/>
      <w:r>
        <w:t xml:space="preserve"> data when the count level measurement is used and common normalization procedure is hard to be justified. In the EPIG-</w:t>
      </w:r>
      <w:proofErr w:type="spellStart"/>
      <w:r>
        <w:t>Seq</w:t>
      </w:r>
      <w:proofErr w:type="spellEnd"/>
      <w:r>
        <w:t>, we adopted CY as the dissimilarity and similarity measurement</w:t>
      </w:r>
      <w:r w:rsidR="000520E5">
        <w:t xml:space="preserve">, which provides us the viable assessment and basis to seed the significant pattern(s) and to cluster profiles to their belonging patterns. </w:t>
      </w:r>
    </w:p>
    <w:p w14:paraId="2981EDBE" w14:textId="3EC3B612" w:rsidR="0084434F" w:rsidRDefault="00723653" w:rsidP="004C54FE">
      <w:pPr>
        <w:rPr>
          <w:b/>
        </w:rPr>
      </w:pPr>
      <w:ins w:id="11" w:author="sysprep" w:date="2015-06-03T16:52:00Z">
        <w:r>
          <w:rPr>
            <w:b/>
          </w:rPr>
          <w:t>Parameter space searching and default setting for major parameters (figure 4 A &amp; B)</w:t>
        </w:r>
      </w:ins>
    </w:p>
    <w:p w14:paraId="788A67D0" w14:textId="0CB541AC" w:rsidR="008D6994" w:rsidRDefault="00933ABB" w:rsidP="004C54FE">
      <w:pPr>
        <w:rPr>
          <w:b/>
        </w:rPr>
      </w:pPr>
      <w:r>
        <w:rPr>
          <w:b/>
        </w:rPr>
        <w:t>A</w:t>
      </w:r>
      <w:r w:rsidRPr="004C54FE">
        <w:rPr>
          <w:b/>
        </w:rPr>
        <w:t>ssessing the robustness of the EPIG-</w:t>
      </w:r>
      <w:proofErr w:type="spellStart"/>
      <w:r w:rsidRPr="004C54FE">
        <w:rPr>
          <w:b/>
        </w:rPr>
        <w:t>seq</w:t>
      </w:r>
      <w:proofErr w:type="spellEnd"/>
      <w:r w:rsidRPr="004C54FE">
        <w:rPr>
          <w:b/>
        </w:rPr>
        <w:t xml:space="preserve"> method </w:t>
      </w:r>
      <w:r>
        <w:rPr>
          <w:b/>
        </w:rPr>
        <w:t>with simulated RNA-</w:t>
      </w:r>
      <w:proofErr w:type="spellStart"/>
      <w:r>
        <w:rPr>
          <w:b/>
        </w:rPr>
        <w:t>Seq</w:t>
      </w:r>
      <w:proofErr w:type="spellEnd"/>
      <w:r>
        <w:rPr>
          <w:b/>
        </w:rPr>
        <w:t xml:space="preserve"> data</w:t>
      </w:r>
      <w:ins w:id="12" w:author="sysprep" w:date="2015-06-03T16:06:00Z">
        <w:r w:rsidR="00E34905">
          <w:rPr>
            <w:b/>
          </w:rPr>
          <w:t xml:space="preserve"> </w:t>
        </w:r>
      </w:ins>
      <w:ins w:id="13" w:author="sysprep" w:date="2015-06-03T16:11:00Z">
        <w:r w:rsidR="00A371E4">
          <w:rPr>
            <w:b/>
          </w:rPr>
          <w:t>(figure 3 A &amp; B)</w:t>
        </w:r>
      </w:ins>
    </w:p>
    <w:p w14:paraId="70BD95F0" w14:textId="42D3B488" w:rsidR="00D121FD" w:rsidRDefault="008D6994" w:rsidP="00176989">
      <w:pPr>
        <w:spacing w:line="360" w:lineRule="auto"/>
      </w:pPr>
      <w:r>
        <w:t>To illustrate the robustness of the EPIG-</w:t>
      </w:r>
      <w:proofErr w:type="spellStart"/>
      <w:r>
        <w:t>seq</w:t>
      </w:r>
      <w:proofErr w:type="spellEnd"/>
      <w:r>
        <w:t xml:space="preserve"> method, we simulated RNA-</w:t>
      </w:r>
      <w:proofErr w:type="spellStart"/>
      <w:r>
        <w:t>seq</w:t>
      </w:r>
      <w:proofErr w:type="spellEnd"/>
      <w:r>
        <w:t xml:space="preserve"> count data cross four conditions</w:t>
      </w:r>
      <w:r w:rsidR="00176989">
        <w:t>, namely four groups</w:t>
      </w:r>
      <w:r>
        <w:t>. Overall six patterns were simulated (figure xx)</w:t>
      </w:r>
      <w:r w:rsidR="00176989">
        <w:t xml:space="preserve"> with the main parameters setting shown in table xx. The simulation was done based on a negative binomial model with </w:t>
      </w:r>
      <w:r w:rsidR="00A1230F">
        <w:t>a single</w:t>
      </w:r>
      <w:r w:rsidR="00176989">
        <w:t xml:space="preserve"> same dispersion, which was empirically estimated from the TCGA breast cancer RNA-</w:t>
      </w:r>
      <w:proofErr w:type="spellStart"/>
      <w:r w:rsidR="00176989">
        <w:t>seq</w:t>
      </w:r>
      <w:proofErr w:type="spellEnd"/>
      <w:r w:rsidR="00176989">
        <w:t xml:space="preserve"> data. </w:t>
      </w:r>
      <w:r w:rsidR="00874168">
        <w:t xml:space="preserve">The mean varies for each group at either upper or lower level so that an overall pattern is created crossing all four groups. </w:t>
      </w:r>
      <w:r w:rsidR="00176989">
        <w:t>For each group, 3</w:t>
      </w:r>
      <w:r w:rsidR="008875C3">
        <w:t xml:space="preserve">5 lanes of data were simulated; then, </w:t>
      </w:r>
      <w:r w:rsidR="00176989">
        <w:t xml:space="preserve">we set </w:t>
      </w:r>
      <w:r w:rsidR="00176989">
        <w:rPr>
          <w:i/>
        </w:rPr>
        <w:t>G</w:t>
      </w:r>
      <w:r w:rsidR="00176989">
        <w:t xml:space="preserve"> = 200 for each </w:t>
      </w:r>
      <w:r w:rsidR="00176989" w:rsidRPr="006E4D3B">
        <w:rPr>
          <w:i/>
        </w:rPr>
        <w:t>k</w:t>
      </w:r>
      <w:r w:rsidR="00176989">
        <w:t>th pattern, resulting in a total of 1000 simulated genes for the first five patterns, and 19000 genes for the last pattern. As shown in figure xx, the first pattern reflect</w:t>
      </w:r>
      <w:r w:rsidR="00BC2B5B">
        <w:t>ed</w:t>
      </w:r>
      <w:r w:rsidR="00176989">
        <w:t xml:space="preserve"> a monotone increase in “expression level”; the second pattern reflect</w:t>
      </w:r>
      <w:r w:rsidR="00BC2B5B">
        <w:t>ed</w:t>
      </w:r>
      <w:r w:rsidR="00176989">
        <w:t xml:space="preserve"> a monotone decrease in “expression level”. Patter</w:t>
      </w:r>
      <w:r w:rsidR="00874168">
        <w:t>n 3 and 4 show</w:t>
      </w:r>
      <w:r w:rsidR="00BC2B5B">
        <w:t>ed</w:t>
      </w:r>
      <w:r w:rsidR="00874168">
        <w:t xml:space="preserve"> the elevated “expression” at different group by setting the largest mean for one of the middle group. Pattern 5 h</w:t>
      </w:r>
      <w:r w:rsidR="002E2E05">
        <w:t>ad a dramatic increase at group</w:t>
      </w:r>
      <w:r w:rsidR="00874168">
        <w:t>2 then it level</w:t>
      </w:r>
      <w:r w:rsidR="002E2E05">
        <w:t>ed</w:t>
      </w:r>
      <w:r w:rsidR="00874168">
        <w:t xml:space="preserve"> off throughout the remaining groups. Pattern 6 was specifically designed to challenge the EPIG-</w:t>
      </w:r>
      <w:proofErr w:type="spellStart"/>
      <w:r w:rsidR="00874168">
        <w:t>seq</w:t>
      </w:r>
      <w:proofErr w:type="spellEnd"/>
      <w:r w:rsidR="00874168">
        <w:t xml:space="preserve"> algori</w:t>
      </w:r>
      <w:r w:rsidR="00A36CD9">
        <w:t>thm, where no real signal existed</w:t>
      </w:r>
      <w:r w:rsidR="00874168">
        <w:t xml:space="preserve">. </w:t>
      </w:r>
      <w:r w:rsidR="005734E0">
        <w:t xml:space="preserve"> In addition, the last pattern had</w:t>
      </w:r>
      <w:r w:rsidR="00D121FD">
        <w:t xml:space="preserve"> the most number of “gene</w:t>
      </w:r>
      <w:r w:rsidR="007A0FA1">
        <w:t xml:space="preserve"> profile</w:t>
      </w:r>
      <w:r w:rsidR="00D121FD">
        <w:t>s” (19000</w:t>
      </w:r>
      <w:r w:rsidR="007A0FA1">
        <w:t>), therefore it basically served</w:t>
      </w:r>
      <w:r w:rsidR="00D121FD">
        <w:t xml:space="preserve"> as </w:t>
      </w:r>
      <w:r w:rsidR="007A0FA1">
        <w:t xml:space="preserve">the </w:t>
      </w:r>
      <w:r w:rsidR="00D121FD">
        <w:t xml:space="preserve">background noises. If the algorithm is robust enough, it shall be able to extract meaningful </w:t>
      </w:r>
      <w:r w:rsidR="00D121FD">
        <w:lastRenderedPageBreak/>
        <w:t xml:space="preserve">patterns from the background noise. </w:t>
      </w:r>
      <w:r w:rsidR="007A6D62">
        <w:t>At the same time</w:t>
      </w:r>
      <w:r w:rsidR="00D121FD">
        <w:t xml:space="preserve">, it should not extract the last pattern based on the pre-defined parameter thresholds. </w:t>
      </w:r>
    </w:p>
    <w:p w14:paraId="2874875D" w14:textId="5A0B4662" w:rsidR="00A60D62" w:rsidRDefault="006422A6" w:rsidP="00176989">
      <w:pPr>
        <w:spacing w:line="360" w:lineRule="auto"/>
      </w:pPr>
      <w:r>
        <w:t>As seen in figure xxx, t</w:t>
      </w:r>
      <w:r w:rsidR="00383AFC">
        <w:t>hrough the EPIG-</w:t>
      </w:r>
      <w:proofErr w:type="spellStart"/>
      <w:r w:rsidR="00383AFC">
        <w:t>seq</w:t>
      </w:r>
      <w:proofErr w:type="spellEnd"/>
      <w:r w:rsidR="00383AFC">
        <w:t xml:space="preserve"> process</w:t>
      </w:r>
      <w:r>
        <w:t>ing</w:t>
      </w:r>
      <w:r w:rsidR="00A60D62">
        <w:t>, all five patte</w:t>
      </w:r>
      <w:r w:rsidR="00EB701D">
        <w:t>rns were successfully extracted; n</w:t>
      </w:r>
      <w:r w:rsidR="00A60D62">
        <w:t>o pattern was reported that match</w:t>
      </w:r>
      <w:r w:rsidR="00EB701D">
        <w:t>ed our “noise pattern”, pattern</w:t>
      </w:r>
      <w:r w:rsidR="00A60D62">
        <w:t xml:space="preserve">6. </w:t>
      </w:r>
      <w:r w:rsidR="008B594F">
        <w:t>In</w:t>
      </w:r>
      <w:r w:rsidR="00E8183F">
        <w:t xml:space="preserve"> the figure showed, samples belong to different groups were color coded with: group1 </w:t>
      </w:r>
      <w:r w:rsidR="009B1807">
        <w:t xml:space="preserve">(labeled as “Baseline”) </w:t>
      </w:r>
      <w:r w:rsidR="00E8183F">
        <w:t xml:space="preserve">in </w:t>
      </w:r>
      <w:r w:rsidR="00D755D7">
        <w:t>red</w:t>
      </w:r>
      <w:r w:rsidR="00E8183F">
        <w:t xml:space="preserve">, </w:t>
      </w:r>
      <w:r w:rsidR="00D755D7">
        <w:t xml:space="preserve">group2 </w:t>
      </w:r>
      <w:r w:rsidR="00E8183F">
        <w:t xml:space="preserve">in </w:t>
      </w:r>
      <w:r w:rsidR="00D755D7">
        <w:t>green</w:t>
      </w:r>
      <w:r w:rsidR="00E8183F">
        <w:t>;</w:t>
      </w:r>
      <w:r w:rsidR="00D755D7">
        <w:t xml:space="preserve"> group3 </w:t>
      </w:r>
      <w:r w:rsidR="00E8183F">
        <w:t>in blue an</w:t>
      </w:r>
      <w:r w:rsidR="00D755D7">
        <w:t>d group4</w:t>
      </w:r>
      <w:r w:rsidR="00E8183F">
        <w:t xml:space="preserve"> in</w:t>
      </w:r>
      <w:r w:rsidR="00D755D7">
        <w:t xml:space="preserve"> purple</w:t>
      </w:r>
      <w:r w:rsidR="00A60D62">
        <w:t>.</w:t>
      </w:r>
      <w:r w:rsidR="00E8183F">
        <w:t xml:space="preserve"> </w:t>
      </w:r>
      <w:r w:rsidR="00A60D62">
        <w:t>Within each group</w:t>
      </w:r>
      <w:r w:rsidR="00E8183F">
        <w:t>, although the expected mean under</w:t>
      </w:r>
      <w:r w:rsidR="00A60D62">
        <w:t xml:space="preserve"> a condition in a given pattern was defined at</w:t>
      </w:r>
      <w:r w:rsidR="00730564">
        <w:t xml:space="preserve"> the simulation, we did observe</w:t>
      </w:r>
      <w:r w:rsidR="00A60D62">
        <w:t xml:space="preserve"> clear oscillation of replicated sample point</w:t>
      </w:r>
      <w:r w:rsidR="00730564">
        <w:t>s</w:t>
      </w:r>
      <w:r w:rsidR="00A60D62">
        <w:t xml:space="preserve"> owing to the impact imposed by dispersion in the model. </w:t>
      </w:r>
      <w:r w:rsidR="00E8183F">
        <w:t>Regardless, neither the</w:t>
      </w:r>
      <w:r w:rsidR="00730564">
        <w:t xml:space="preserve"> ar</w:t>
      </w:r>
      <w:r w:rsidR="00E8183F">
        <w:t xml:space="preserve">tificially introduced noises </w:t>
      </w:r>
      <w:r w:rsidR="00B12FAF">
        <w:t>n</w:t>
      </w:r>
      <w:r w:rsidR="00E8183F">
        <w:t>or the dispersion in data</w:t>
      </w:r>
      <w:r w:rsidR="00A60D62">
        <w:t xml:space="preserve"> </w:t>
      </w:r>
      <w:r w:rsidR="00730564">
        <w:t>prevent</w:t>
      </w:r>
      <w:r w:rsidR="00E8183F">
        <w:t>ed</w:t>
      </w:r>
      <w:r w:rsidR="00A60D62">
        <w:t xml:space="preserve"> the EPIG-</w:t>
      </w:r>
      <w:proofErr w:type="spellStart"/>
      <w:r w:rsidR="00A60D62">
        <w:t>Seq</w:t>
      </w:r>
      <w:proofErr w:type="spellEnd"/>
      <w:r w:rsidR="00A60D62">
        <w:t xml:space="preserve"> </w:t>
      </w:r>
      <w:r w:rsidR="00730564">
        <w:t>from</w:t>
      </w:r>
      <w:r w:rsidR="00A60D62">
        <w:t xml:space="preserve"> recover</w:t>
      </w:r>
      <w:r w:rsidR="00730564">
        <w:t>ing</w:t>
      </w:r>
      <w:r w:rsidR="00A60D62">
        <w:t xml:space="preserve"> all the simulated patterns with </w:t>
      </w:r>
      <w:proofErr w:type="spellStart"/>
      <w:r w:rsidR="00A60D62">
        <w:t>pvalue</w:t>
      </w:r>
      <w:proofErr w:type="spellEnd"/>
      <w:r w:rsidR="00A60D62">
        <w:t xml:space="preserve"> </w:t>
      </w:r>
      <w:r w:rsidR="00B12FAF">
        <w:t>&lt; 0.06. As show in table 3, pattern 1 contained 316 gene profiles; pattern 2 had 189 gene profiles; pattern 3 had 129 gene profiles; pattern 4 had 207 gene profiles and pattern 5 had 130 gene profiles. Not only all five simulated true patterns were successfully extracted by EPIG-</w:t>
      </w:r>
      <w:proofErr w:type="spellStart"/>
      <w:r w:rsidR="00B12FAF">
        <w:t>Seq</w:t>
      </w:r>
      <w:proofErr w:type="spellEnd"/>
      <w:r w:rsidR="00B12FAF">
        <w:t>, each pattern contained majority of the gene profiles simulated with the average sensitivity across all five pattern as 68% and specificity as 93%.</w:t>
      </w:r>
    </w:p>
    <w:p w14:paraId="1768C701" w14:textId="7175BD25" w:rsidR="00D51750" w:rsidRDefault="00A60D62" w:rsidP="00176989">
      <w:pPr>
        <w:spacing w:line="360" w:lineRule="auto"/>
      </w:pPr>
      <w:r>
        <w:t xml:space="preserve">As part of the confirmation of the validity using the CY as the dissimilarity and similarity measurement, we performed </w:t>
      </w:r>
      <w:r w:rsidR="00177414">
        <w:t xml:space="preserve">PCA analysis on both the </w:t>
      </w:r>
      <w:r w:rsidR="001304D6">
        <w:t>whole simulated data with 20000 genes and genes existed only in the reported patterns. To perform the PCA analysis, we used the “correlation matrix”, which consisted in reality of all pair-wise CYs.</w:t>
      </w:r>
      <w:r w:rsidR="00674753">
        <w:t xml:space="preserve"> </w:t>
      </w:r>
      <w:r w:rsidR="00854D4A">
        <w:t>Despite that</w:t>
      </w:r>
      <w:r w:rsidR="00674753">
        <w:t xml:space="preserve"> the main parameters varied among different simulated pattern</w:t>
      </w:r>
      <w:r w:rsidR="0074369D">
        <w:t>s</w:t>
      </w:r>
      <w:r w:rsidR="00674753">
        <w:t xml:space="preserve">, the overall 140 samples belong to four different groups tended to cluster together in a 3D plot of the first three PCs (figure xx). The other similar PCA plot, which </w:t>
      </w:r>
      <w:r w:rsidR="00294458">
        <w:t xml:space="preserve">was </w:t>
      </w:r>
      <w:r w:rsidR="00674753">
        <w:t>obtain</w:t>
      </w:r>
      <w:r w:rsidR="00294458">
        <w:t>ed</w:t>
      </w:r>
      <w:r w:rsidR="00674753">
        <w:t xml:space="preserve"> from the </w:t>
      </w:r>
      <w:r w:rsidR="00294458">
        <w:t>analysis,</w:t>
      </w:r>
      <w:r w:rsidR="00674753">
        <w:t xml:space="preserve"> only </w:t>
      </w:r>
      <w:r w:rsidR="00674753" w:rsidRPr="00674753">
        <w:t>based on the extracted pattern simulated profiles</w:t>
      </w:r>
      <w:r w:rsidR="00674753">
        <w:t xml:space="preserve"> (figure xx), showed clear separation of four different groups. </w:t>
      </w:r>
      <w:r w:rsidR="003169F9">
        <w:t>Noticeably</w:t>
      </w:r>
      <w:r w:rsidR="00294458">
        <w:t>, the first three PCs explained almost 90% of the total variability in the data</w:t>
      </w:r>
      <w:r w:rsidR="000237FD">
        <w:t>, which sufficient captured the variability in the data. This delivered a much stronger confirmation and ensure</w:t>
      </w:r>
      <w:r w:rsidR="00A67E34">
        <w:t>d</w:t>
      </w:r>
      <w:r w:rsidR="000237FD">
        <w:t xml:space="preserve"> the validity of separation of groups showed in the PCA plot</w:t>
      </w:r>
      <w:r w:rsidR="00294458">
        <w:t>.</w:t>
      </w:r>
      <w:r w:rsidR="00A9550F">
        <w:t xml:space="preserve"> A hierarchical plot, which was obtained from genes selected in the extracted pattern, was also showed (figure xx). Clear separation and clustering reflected the difference</w:t>
      </w:r>
      <w:r w:rsidR="008D2A92">
        <w:t>s</w:t>
      </w:r>
      <w:r w:rsidR="00A9550F">
        <w:t xml:space="preserve"> in the expected sample means within </w:t>
      </w:r>
      <w:r w:rsidR="008D2A92">
        <w:t xml:space="preserve">a </w:t>
      </w:r>
      <w:r w:rsidR="00A9550F">
        <w:t>sample group. The expression level was reflected in the conventional green-red color pallet, and similar expression across profiles within the simulated pattern was also clearly recovered and revealed.</w:t>
      </w:r>
    </w:p>
    <w:p w14:paraId="483DE741" w14:textId="6E9DE29D" w:rsidR="00384D6D" w:rsidRPr="00891509" w:rsidRDefault="000016D8" w:rsidP="000016D8">
      <w:pPr>
        <w:spacing w:line="360" w:lineRule="auto"/>
        <w:rPr>
          <w:b/>
        </w:rPr>
      </w:pPr>
      <w:r w:rsidRPr="00891509">
        <w:rPr>
          <w:b/>
        </w:rPr>
        <w:t>Comparin</w:t>
      </w:r>
      <w:r w:rsidR="00EE5A1D">
        <w:rPr>
          <w:b/>
        </w:rPr>
        <w:t>g against available methods</w:t>
      </w:r>
      <w:r w:rsidR="00AB3B77">
        <w:rPr>
          <w:b/>
        </w:rPr>
        <w:t xml:space="preserve"> EPIG </w:t>
      </w:r>
      <w:r w:rsidR="00AB3B77" w:rsidRPr="00C54D0A">
        <w:rPr>
          <w:b/>
          <w:strike/>
          <w:rPrChange w:id="14" w:author="sysprep" w:date="2015-06-03T16:05:00Z">
            <w:rPr>
              <w:b/>
            </w:rPr>
          </w:rPrChange>
        </w:rPr>
        <w:t>and</w:t>
      </w:r>
      <w:r w:rsidRPr="00C54D0A">
        <w:rPr>
          <w:b/>
          <w:strike/>
          <w:rPrChange w:id="15" w:author="sysprep" w:date="2015-06-03T16:05:00Z">
            <w:rPr>
              <w:b/>
            </w:rPr>
          </w:rPrChange>
        </w:rPr>
        <w:t xml:space="preserve"> </w:t>
      </w:r>
      <w:r w:rsidR="00EE5A1D" w:rsidRPr="00C54D0A">
        <w:rPr>
          <w:b/>
          <w:strike/>
          <w:rPrChange w:id="16" w:author="sysprep" w:date="2015-06-03T16:05:00Z">
            <w:rPr>
              <w:b/>
            </w:rPr>
          </w:rPrChange>
        </w:rPr>
        <w:t>ORIGEN</w:t>
      </w:r>
      <w:ins w:id="17" w:author="sysprep" w:date="2015-06-03T15:59:00Z">
        <w:r w:rsidR="00384D6D">
          <w:rPr>
            <w:b/>
          </w:rPr>
          <w:t xml:space="preserve"> (combine with table 1</w:t>
        </w:r>
      </w:ins>
      <w:ins w:id="18" w:author="sysprep" w:date="2015-06-03T16:56:00Z">
        <w:r w:rsidR="00C803AA">
          <w:rPr>
            <w:b/>
          </w:rPr>
          <w:t xml:space="preserve"> &amp; 3</w:t>
        </w:r>
      </w:ins>
      <w:bookmarkStart w:id="19" w:name="_GoBack"/>
      <w:bookmarkEnd w:id="19"/>
      <w:ins w:id="20" w:author="sysprep" w:date="2015-06-03T15:59:00Z">
        <w:r w:rsidR="00384D6D">
          <w:rPr>
            <w:b/>
          </w:rPr>
          <w:t xml:space="preserve">, results </w:t>
        </w:r>
      </w:ins>
      <w:ins w:id="21" w:author="sysprep" w:date="2015-06-03T16:01:00Z">
        <w:r w:rsidR="00384D6D">
          <w:rPr>
            <w:b/>
          </w:rPr>
          <w:t>1)</w:t>
        </w:r>
      </w:ins>
      <w:ins w:id="22" w:author="sysprep" w:date="2015-06-03T16:05:00Z">
        <w:r w:rsidR="00C54D0A">
          <w:rPr>
            <w:b/>
          </w:rPr>
          <w:t xml:space="preserve"> </w:t>
        </w:r>
        <w:proofErr w:type="gramStart"/>
        <w:r w:rsidR="00C54D0A">
          <w:rPr>
            <w:b/>
          </w:rPr>
          <w:t>The</w:t>
        </w:r>
        <w:proofErr w:type="gramEnd"/>
        <w:r w:rsidR="00C54D0A">
          <w:rPr>
            <w:b/>
          </w:rPr>
          <w:t xml:space="preserve"> rest should go to discussion</w:t>
        </w:r>
      </w:ins>
      <w:ins w:id="23" w:author="sysprep" w:date="2015-06-03T16:07:00Z">
        <w:r w:rsidR="00E34905">
          <w:rPr>
            <w:b/>
          </w:rPr>
          <w:t>, also need confusion matrix for both EPIG and EPIG-</w:t>
        </w:r>
        <w:proofErr w:type="spellStart"/>
        <w:r w:rsidR="00E34905">
          <w:rPr>
            <w:b/>
          </w:rPr>
          <w:t>Seq</w:t>
        </w:r>
      </w:ins>
      <w:proofErr w:type="spellEnd"/>
    </w:p>
    <w:p w14:paraId="32A2698C" w14:textId="69762289" w:rsidR="00891509" w:rsidRDefault="00F42FE8" w:rsidP="00F42FE8">
      <w:pPr>
        <w:spacing w:line="360" w:lineRule="auto"/>
      </w:pPr>
      <w:r>
        <w:lastRenderedPageBreak/>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rsidR="00891509">
        <w:t>DEseq</w:t>
      </w:r>
      <w:proofErr w:type="spellEnd"/>
      <w:r>
        <w:t xml:space="preserve"> and </w:t>
      </w:r>
      <w:proofErr w:type="spellStart"/>
      <w:r>
        <w:t>SAMseq</w:t>
      </w:r>
      <w:proofErr w:type="spellEnd"/>
      <w:r>
        <w:t>; we also compared the</w:t>
      </w:r>
      <w:r w:rsidR="00EE5A1D">
        <w:t xml:space="preserve"> analysis with the EPIG on the R</w:t>
      </w:r>
      <w:r>
        <w:t>PM normalized data</w:t>
      </w:r>
      <w:r w:rsidR="00EE5A1D">
        <w:t xml:space="preserve"> and ORIGEN on the squared rooted count data</w:t>
      </w:r>
      <w:r>
        <w:t xml:space="preserve">.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t>
      </w:r>
      <w:r w:rsidR="0001398A">
        <w:t>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w:t>
      </w:r>
      <w:r w:rsidR="00864523">
        <w:t xml:space="preserve">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rsidR="00864523">
        <w:t>DEseq</w:t>
      </w:r>
      <w:proofErr w:type="spellEnd"/>
      <w:r w:rsidR="00864523">
        <w:t xml:space="preserve"> performed reasonably well in term of recovering the known DEGs, obviously, the co-expressed genes that primarily make the pattern 3 &amp; 4 were easily missed with the pair-wise comparisons.</w:t>
      </w:r>
    </w:p>
    <w:p w14:paraId="1BB7E8C4" w14:textId="50E14EEE" w:rsidR="00891509" w:rsidRDefault="00A95334" w:rsidP="00864523">
      <w:pPr>
        <w:spacing w:line="360" w:lineRule="auto"/>
      </w:pPr>
      <w:proofErr w:type="spellStart"/>
      <w:r>
        <w:t>SAMs</w:t>
      </w:r>
      <w:r w:rsidR="00891509">
        <w:t>eq</w:t>
      </w:r>
      <w:proofErr w:type="spellEnd"/>
      <w:r w:rsidR="00891509">
        <w:t xml:space="preserve"> </w:t>
      </w:r>
      <w:r w:rsidR="00864523">
        <w:t>(ref) is an</w:t>
      </w:r>
      <w:ins w:id="24" w:author="sysprep" w:date="2015-06-03T16:53:00Z">
        <w:r w:rsidR="00C803AA">
          <w:t>o</w:t>
        </w:r>
      </w:ins>
      <w:r w:rsidR="00864523">
        <w:t xml:space="preserve">ther efficient non-parametric testing methods extended from its </w:t>
      </w:r>
      <w:r w:rsidR="00864523" w:rsidRPr="00864523">
        <w:t xml:space="preserve">predecessor </w:t>
      </w:r>
      <w:r w:rsidR="00864523">
        <w:t>SAM (ref) to directly apply to count level RNA-</w:t>
      </w:r>
      <w:proofErr w:type="spellStart"/>
      <w:r w:rsidR="00864523">
        <w:t>seq</w:t>
      </w:r>
      <w:proofErr w:type="spellEnd"/>
      <w:r w:rsidR="00864523">
        <w:t xml:space="preserve"> data. </w:t>
      </w:r>
      <w:r>
        <w:t xml:space="preserve">We compared the analysis with </w:t>
      </w:r>
      <w:proofErr w:type="spellStart"/>
      <w:r>
        <w:t>SAMseq</w:t>
      </w:r>
      <w:proofErr w:type="spellEnd"/>
      <w:r>
        <w:t xml:space="preserve"> using the </w:t>
      </w:r>
      <w:proofErr w:type="spellStart"/>
      <w:r>
        <w:t>mutli</w:t>
      </w:r>
      <w:proofErr w:type="spellEnd"/>
      <w:r>
        <w:t xml:space="preserve">-class comparison with default </w:t>
      </w:r>
      <w:r w:rsidR="00F43C15">
        <w:t xml:space="preserve">parameter setting at FDR = 0.20. As expected, </w:t>
      </w:r>
      <w:proofErr w:type="spellStart"/>
      <w:r w:rsidR="00F43C15">
        <w:t>SAMseq</w:t>
      </w:r>
      <w:proofErr w:type="spellEnd"/>
      <w:r w:rsidR="00F43C15">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rsidR="00F43C15">
        <w:t>SAMseq</w:t>
      </w:r>
      <w:proofErr w:type="spellEnd"/>
      <w:r w:rsidR="00F43C15">
        <w:t xml:space="preserve"> reported 1035 DEGs (data now shown), and it again included all those 1000 simulated genes that made up the first five informative patterns. When we re-visited the method comparison metrics (table xx), </w:t>
      </w:r>
      <w:proofErr w:type="spellStart"/>
      <w:r w:rsidR="00F43C15">
        <w:t>SAMseq</w:t>
      </w:r>
      <w:proofErr w:type="spellEnd"/>
      <w:r w:rsidR="00F43C15">
        <w:t xml:space="preserve"> used similar approaches in its main statistical assumption, except the CYs as the correlation measurement in. It </w:t>
      </w:r>
      <w:r w:rsidR="00BF09D1">
        <w:t>also is also proved very efficient on our simulated RNA-</w:t>
      </w:r>
      <w:proofErr w:type="spellStart"/>
      <w:r w:rsidR="00BF09D1">
        <w:t>seq</w:t>
      </w:r>
      <w:proofErr w:type="spellEnd"/>
      <w:r w:rsidR="00BF09D1">
        <w:t xml:space="preserve"> data.</w:t>
      </w:r>
      <w:r w:rsidR="00EE5A1D">
        <w:t xml:space="preserve"> </w:t>
      </w:r>
    </w:p>
    <w:p w14:paraId="796976EC" w14:textId="46D975F5" w:rsidR="00891509" w:rsidRPr="00622187" w:rsidRDefault="00EE5A1D" w:rsidP="002B574B">
      <w:pPr>
        <w:spacing w:line="360" w:lineRule="auto"/>
      </w:pPr>
      <w:r>
        <w:lastRenderedPageBreak/>
        <w:t xml:space="preserve">EPIG performed reasonably well </w:t>
      </w:r>
      <w:r w:rsidR="00F32B2C">
        <w:t xml:space="preserve">on the simulated data </w:t>
      </w:r>
      <w:r w:rsidR="0090194A">
        <w:t xml:space="preserve">(figure xx) </w:t>
      </w:r>
      <w:r>
        <w:t>with RPM normali</w:t>
      </w:r>
      <w:r w:rsidR="00F32B2C">
        <w:t>zation</w:t>
      </w:r>
      <w:r>
        <w:t xml:space="preserve">. It was able to </w:t>
      </w:r>
      <w:proofErr w:type="gramStart"/>
      <w:r>
        <w:t>recovered</w:t>
      </w:r>
      <w:proofErr w:type="gramEnd"/>
      <w:r>
        <w:t xml:space="preserve"> the five main simulated patterns, however the patterns tended to contain noisy gene profiles, which were known not belonging to the patterns. </w:t>
      </w:r>
      <w:proofErr w:type="gramStart"/>
      <w:r w:rsidR="0090194A">
        <w:t>i.e</w:t>
      </w:r>
      <w:proofErr w:type="gramEnd"/>
      <w:r w:rsidR="0090194A">
        <w:t xml:space="preserve">. </w:t>
      </w:r>
      <w:r w:rsidR="0090194A" w:rsidRPr="0090194A">
        <w:t>the last pattern</w:t>
      </w:r>
      <w:r w:rsidR="0090194A">
        <w:t xml:space="preserve"> had 96 noise genes categorized, which was</w:t>
      </w:r>
      <w:r w:rsidR="0090194A" w:rsidRPr="0090194A">
        <w:t xml:space="preserve"> an FDR of 23.4%</w:t>
      </w:r>
      <w:r w:rsidR="0090194A">
        <w:t>. O</w:t>
      </w:r>
      <w:r w:rsidR="0078523B">
        <w:t>RIGEN was also able to recover</w:t>
      </w:r>
      <w:r w:rsidR="0090194A">
        <w:t xml:space="preserve"> the five known patterns (figure xx)</w:t>
      </w:r>
      <w:r w:rsidR="00622187">
        <w:t xml:space="preserve">, but it also reported </w:t>
      </w:r>
      <w:r w:rsidR="0078523B">
        <w:t>much</w:t>
      </w:r>
      <w:r w:rsidR="00622187">
        <w:t xml:space="preserve"> more sub-patt</w:t>
      </w:r>
      <w:r w:rsidR="0078523B">
        <w:t xml:space="preserve">erns, which were not included in the simulation.  </w:t>
      </w:r>
      <w:r w:rsidR="00622187">
        <w:t>(</w:t>
      </w:r>
      <w:proofErr w:type="gramStart"/>
      <w:r w:rsidR="00622187">
        <w:t>enough</w:t>
      </w:r>
      <w:proofErr w:type="gramEnd"/>
      <w:r w:rsidR="00622187">
        <w:t xml:space="preserve"> </w:t>
      </w:r>
      <w:r w:rsidR="002B574B" w:rsidRPr="001F76BE">
        <w:rPr>
          <w:b/>
        </w:rPr>
        <w:t xml:space="preserve">Comparing to </w:t>
      </w:r>
      <w:r w:rsidR="00891509" w:rsidRPr="001F76BE">
        <w:rPr>
          <w:b/>
        </w:rPr>
        <w:t>EPIG</w:t>
      </w:r>
      <w:r w:rsidR="001F76BE">
        <w:rPr>
          <w:b/>
        </w:rPr>
        <w:t xml:space="preserve"> or ORIGEN</w:t>
      </w:r>
      <w:r w:rsidR="00891509" w:rsidRPr="001F76BE">
        <w:rPr>
          <w:b/>
        </w:rPr>
        <w:t>??</w:t>
      </w:r>
      <w:r w:rsidR="00622187">
        <w:rPr>
          <w:b/>
        </w:rPr>
        <w:t>)</w:t>
      </w:r>
    </w:p>
    <w:p w14:paraId="60AC9244" w14:textId="13618926" w:rsidR="007C5376" w:rsidRPr="001305FC" w:rsidRDefault="007C5376" w:rsidP="007C5376">
      <w:pPr>
        <w:spacing w:line="360" w:lineRule="auto"/>
        <w:rPr>
          <w:b/>
        </w:rPr>
      </w:pPr>
      <w:r w:rsidRPr="001305FC">
        <w:rPr>
          <w:b/>
        </w:rPr>
        <w:t>EPIG-</w:t>
      </w:r>
      <w:proofErr w:type="spellStart"/>
      <w:r w:rsidRPr="001305FC">
        <w:rPr>
          <w:b/>
        </w:rPr>
        <w:t>Seq</w:t>
      </w:r>
      <w:proofErr w:type="spellEnd"/>
      <w:r w:rsidRPr="001305FC">
        <w:rPr>
          <w:b/>
        </w:rPr>
        <w:t xml:space="preserve"> on </w:t>
      </w:r>
      <w:ins w:id="25" w:author="sysprep" w:date="2015-06-03T16:08:00Z">
        <w:r w:rsidR="00A371E4">
          <w:rPr>
            <w:b/>
          </w:rPr>
          <w:t xml:space="preserve">MOA </w:t>
        </w:r>
      </w:ins>
      <w:ins w:id="26" w:author="sysprep" w:date="2015-06-03T16:13:00Z">
        <w:r w:rsidR="00A371E4">
          <w:rPr>
            <w:b/>
          </w:rPr>
          <w:t>data</w:t>
        </w:r>
      </w:ins>
      <w:ins w:id="27" w:author="sysprep" w:date="2015-06-03T16:08:00Z">
        <w:r w:rsidR="00A371E4">
          <w:rPr>
            <w:b/>
          </w:rPr>
          <w:t xml:space="preserve">, figure 6 (A-C) and table 5) </w:t>
        </w:r>
      </w:ins>
      <w:del w:id="28" w:author="sysprep" w:date="2015-06-03T16:13:00Z">
        <w:r w:rsidRPr="001305FC" w:rsidDel="00A371E4">
          <w:rPr>
            <w:b/>
          </w:rPr>
          <w:delText>TCGA breast cancer study</w:delText>
        </w:r>
        <w:r w:rsidDel="00A371E4">
          <w:rPr>
            <w:b/>
          </w:rPr>
          <w:delText xml:space="preserve"> (need </w:delText>
        </w:r>
        <w:r w:rsidR="00BA3230" w:rsidDel="00A371E4">
          <w:rPr>
            <w:b/>
          </w:rPr>
          <w:delText xml:space="preserve">to confirm </w:delText>
        </w:r>
        <w:r w:rsidDel="00A371E4">
          <w:rPr>
            <w:b/>
          </w:rPr>
          <w:delText xml:space="preserve">the results from the </w:delText>
        </w:r>
        <w:r w:rsidR="00BA3230" w:rsidDel="00A371E4">
          <w:rPr>
            <w:b/>
          </w:rPr>
          <w:delText>new</w:delText>
        </w:r>
        <w:r w:rsidDel="00A371E4">
          <w:rPr>
            <w:b/>
          </w:rPr>
          <w:delText xml:space="preserve"> runs)</w:delText>
        </w:r>
      </w:del>
    </w:p>
    <w:p w14:paraId="57742D1E" w14:textId="3123A58C" w:rsidR="007C5376" w:rsidRDefault="00BA3230" w:rsidP="00016887">
      <w:pPr>
        <w:spacing w:line="360" w:lineRule="auto"/>
        <w:rPr>
          <w:ins w:id="29" w:author="sysprep" w:date="2015-06-03T16:08:00Z"/>
        </w:rPr>
      </w:pPr>
      <w:r>
        <w:t>In this study, we applied the EPIG-</w:t>
      </w:r>
      <w:proofErr w:type="spellStart"/>
      <w:r>
        <w:t>Seq</w:t>
      </w:r>
      <w:proofErr w:type="spellEnd"/>
      <w:r>
        <w:t xml:space="preserve"> algorithm onto TCGA breast cancer RNA-</w:t>
      </w:r>
      <w:proofErr w:type="spellStart"/>
      <w:r>
        <w:t>seq</w:t>
      </w:r>
      <w:proofErr w:type="spellEnd"/>
      <w:r>
        <w:t xml:space="preserve"> data. As explained in the method, we randomly selected 10 lanes for each “subtype” </w:t>
      </w:r>
      <w:r>
        <w:fldChar w:fldCharType="begin">
          <w:fldData xml:space="preserve">PEVuZE5vdGU+PENpdGU+PEF1dGhvcj5QZXJvdTwvQXV0aG9yPjxZZWFyPjIwMDA8L1llYXI+PFJl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c0Ny01MjwvcGFnZXM+PHZvbHVtZT40MDY8L3ZvbHVtZT48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</w:fldData>
        </w:fldChar>
      </w:r>
      <w:r>
        <w:instrText xml:space="preserve"> ADDIN EN.CITE </w:instrText>
      </w:r>
      <w:r>
        <w:fldChar w:fldCharType="begin">
          <w:fldData xml:space="preserve">PEVuZE5vdGU+PENpdGU+PEF1dGhvcj5QZXJvdTwvQXV0aG9yPjxZZWFyPjIwMDA8L1llYXI+PFJl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c0Ny01MjwvcGFnZXM+PHZvbHVtZT40MDY8L3ZvbHVtZT48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</w:fldData>
        </w:fldChar>
      </w:r>
      <w:r>
        <w:instrText xml:space="preserve"> ADDIN EN.CITE.DATA </w:instrText>
      </w:r>
      <w:r>
        <w:fldChar w:fldCharType="end"/>
      </w:r>
      <w:r>
        <w:fldChar w:fldCharType="separate"/>
      </w:r>
      <w:r>
        <w:rPr>
          <w:noProof/>
        </w:rPr>
        <w:t>(</w:t>
      </w:r>
      <w:hyperlink w:anchor="_ENREF_7" w:tooltip="Perou, 2000 #24" w:history="1">
        <w:r w:rsidR="0005385D">
          <w:rPr>
            <w:noProof/>
          </w:rPr>
          <w:t>Perou, Sorlie et al. 2000</w:t>
        </w:r>
      </w:hyperlink>
      <w:r>
        <w:rPr>
          <w:noProof/>
        </w:rPr>
        <w:t>)</w:t>
      </w:r>
      <w:r>
        <w:fldChar w:fldCharType="end"/>
      </w:r>
      <w:r>
        <w:t xml:space="preserve"> and made balanced data of four clinical classified subtypes plus control.  Our EPIG-</w:t>
      </w:r>
      <w:proofErr w:type="spellStart"/>
      <w:r>
        <w:t>seq</w:t>
      </w:r>
      <w:proofErr w:type="spellEnd"/>
      <w:r>
        <w:t xml:space="preserve"> worked well on the real data and extracted patterns containing representing gene profiles (see supplemental</w:t>
      </w:r>
      <w:r w:rsidR="00565965">
        <w:t xml:space="preserve"> figure xxx</w:t>
      </w:r>
      <w:r>
        <w:t xml:space="preserve">). </w:t>
      </w:r>
      <w:r w:rsidR="00004D44">
        <w:t>Since</w:t>
      </w:r>
      <w:r>
        <w:t xml:space="preserve"> </w:t>
      </w:r>
      <w:r w:rsidR="00004D44">
        <w:t>the</w:t>
      </w:r>
      <w:r>
        <w:t xml:space="preserve"> datasets were randomly selected from </w:t>
      </w:r>
      <w:r w:rsidR="00004D44">
        <w:t>the pool, there were known and unknown factors that could introduce noises into the results. We adopted AMI to assess the similarity between the cluster</w:t>
      </w:r>
      <w:r w:rsidR="00565965">
        <w:t>ing</w:t>
      </w:r>
      <w:r w:rsidR="00004D44">
        <w:t xml:space="preserve"> results, a.k.a. EPIG-</w:t>
      </w:r>
      <w:proofErr w:type="spellStart"/>
      <w:r w:rsidR="00004D44">
        <w:t>Seq</w:t>
      </w:r>
      <w:proofErr w:type="spellEnd"/>
      <w:r w:rsidR="00004D44">
        <w:t xml:space="preserve"> results obtained from each dataset.</w:t>
      </w:r>
      <w:r w:rsidR="00565965">
        <w:t xml:space="preserve"> From the clustering comparison (table 4), fairly low pair-wide AMI were observed, though comparisons between dataset1 and dataset3, between dataset2 and dataset3 scored 0.464 and 0.461 respectively. </w:t>
      </w:r>
    </w:p>
    <w:p w14:paraId="00EFBF63" w14:textId="26DC6A65" w:rsidR="00A371E4" w:rsidRPr="001305FC" w:rsidRDefault="00A371E4" w:rsidP="00A371E4">
      <w:pPr>
        <w:spacing w:line="360" w:lineRule="auto"/>
        <w:rPr>
          <w:ins w:id="30" w:author="sysprep" w:date="2015-06-03T16:13:00Z"/>
          <w:b/>
        </w:rPr>
      </w:pPr>
      <w:ins w:id="31" w:author="sysprep" w:date="2015-06-03T16:13:00Z">
        <w:r w:rsidRPr="001305FC">
          <w:rPr>
            <w:b/>
          </w:rPr>
          <w:t>EPIG-</w:t>
        </w:r>
        <w:proofErr w:type="spellStart"/>
        <w:r w:rsidRPr="001305FC">
          <w:rPr>
            <w:b/>
          </w:rPr>
          <w:t>Seq</w:t>
        </w:r>
        <w:proofErr w:type="spellEnd"/>
        <w:r w:rsidRPr="001305FC">
          <w:rPr>
            <w:b/>
          </w:rPr>
          <w:t xml:space="preserve"> on </w:t>
        </w:r>
        <w:r>
          <w:rPr>
            <w:b/>
          </w:rPr>
          <w:t xml:space="preserve">TCGA data, figure 7 and table 6) </w:t>
        </w:r>
      </w:ins>
    </w:p>
    <w:p w14:paraId="4FEF2750" w14:textId="2B3DE7BB" w:rsidR="00A371E4" w:rsidDel="00A371E4" w:rsidRDefault="00A371E4" w:rsidP="00016887">
      <w:pPr>
        <w:spacing w:line="360" w:lineRule="auto"/>
        <w:rPr>
          <w:del w:id="32" w:author="sysprep" w:date="2015-06-03T16:13:00Z"/>
        </w:rPr>
      </w:pPr>
    </w:p>
    <w:p w14:paraId="2D6014D7" w14:textId="77777777" w:rsidR="00074E3C" w:rsidRDefault="00074E3C" w:rsidP="00093C99">
      <w:pPr>
        <w:spacing w:line="360" w:lineRule="auto"/>
        <w:rPr>
          <w:b/>
        </w:rPr>
      </w:pPr>
      <w:r w:rsidRPr="00D00171">
        <w:rPr>
          <w:b/>
        </w:rPr>
        <w:t>Discussion</w:t>
      </w:r>
    </w:p>
    <w:p w14:paraId="6C65CC58" w14:textId="77777777" w:rsidR="00DC4540" w:rsidRDefault="00DC4540" w:rsidP="00DC4540">
      <w:pPr>
        <w:spacing w:line="360" w:lineRule="auto"/>
      </w:pPr>
      <w:r>
        <w:t>In contrast to common analysis strategies for genome level monitoring of responses from experimental specimens at different treatment conditions or perturbation stresses, we explored a route to reveal the hidden mechanism through assessing the systematic behavior crossing across multiple conditions. Our hypothesis is that a significant profile/pattern supported by a group of co-expressed genes could serve as a key signature of the responses to outside exposures. As shown in table 1, our newly proposed EPIG-</w:t>
      </w:r>
      <w:proofErr w:type="spellStart"/>
      <w:r>
        <w:t>Seq</w:t>
      </w:r>
      <w:proofErr w:type="spellEnd"/>
      <w:r>
        <w:t xml:space="preserve"> method, although shares some similarities with other highly-remarked methods, stands out by itself with its special advantages, not only provides researcher a new approach for monitoring the systematic responses across multiple conditions, it also avoids unjustified data pre-processing and normalization procedures. </w:t>
      </w:r>
    </w:p>
    <w:p w14:paraId="0B6F3F53" w14:textId="45DD1D1B" w:rsidR="00ED7753" w:rsidRPr="00ED7753" w:rsidRDefault="00ED7753" w:rsidP="00DC4540">
      <w:pPr>
        <w:spacing w:line="360" w:lineRule="auto"/>
        <w:rPr>
          <w:b/>
        </w:rPr>
      </w:pPr>
      <w:r w:rsidRPr="00ED7753">
        <w:rPr>
          <w:b/>
        </w:rPr>
        <w:lastRenderedPageBreak/>
        <w:t xml:space="preserve">Briefly mention the comparison to </w:t>
      </w:r>
      <w:proofErr w:type="spellStart"/>
      <w:r w:rsidRPr="00ED7753">
        <w:rPr>
          <w:b/>
        </w:rPr>
        <w:t>SAMseq</w:t>
      </w:r>
      <w:proofErr w:type="spellEnd"/>
      <w:r w:rsidRPr="00ED7753">
        <w:rPr>
          <w:b/>
        </w:rPr>
        <w:t xml:space="preserve"> and </w:t>
      </w:r>
      <w:proofErr w:type="spellStart"/>
      <w:r w:rsidRPr="00ED7753">
        <w:rPr>
          <w:b/>
        </w:rPr>
        <w:t>DEseq</w:t>
      </w:r>
      <w:proofErr w:type="spellEnd"/>
    </w:p>
    <w:p w14:paraId="0923DD08" w14:textId="77777777" w:rsidR="00ED7753" w:rsidRDefault="00ED7753" w:rsidP="00ED7753">
      <w:pPr>
        <w:spacing w:line="360" w:lineRule="auto"/>
      </w:pPr>
      <w:r>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t>DEseq</w:t>
      </w:r>
      <w:proofErr w:type="spellEnd"/>
      <w:r>
        <w:t xml:space="preserve"> and </w:t>
      </w:r>
      <w:proofErr w:type="spellStart"/>
      <w:r>
        <w:t>SAMseq</w:t>
      </w:r>
      <w:proofErr w:type="spellEnd"/>
      <w:r>
        <w:t xml:space="preserve">; we also compared the analysis with the EPIG on the RPM normalized data and ORIGEN on the squared rooted count data.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t>DEseq</w:t>
      </w:r>
      <w:proofErr w:type="spellEnd"/>
      <w:r>
        <w:t xml:space="preserve"> performed reasonably well in term of recovering the known DEGs, obviously, the co-expressed genes that primarily make the pattern 3 &amp; 4 were easily missed with the pair-wise comparisons.</w:t>
      </w:r>
    </w:p>
    <w:p w14:paraId="3FE33B85" w14:textId="77777777" w:rsidR="00ED7753" w:rsidRDefault="00ED7753" w:rsidP="00ED7753">
      <w:pPr>
        <w:spacing w:line="360" w:lineRule="auto"/>
      </w:pPr>
      <w:proofErr w:type="spellStart"/>
      <w:r>
        <w:t>SAMseq</w:t>
      </w:r>
      <w:proofErr w:type="spellEnd"/>
      <w:r>
        <w:t xml:space="preserve"> (ref) is </w:t>
      </w:r>
      <w:proofErr w:type="spellStart"/>
      <w:r>
        <w:t>anther</w:t>
      </w:r>
      <w:proofErr w:type="spellEnd"/>
      <w:r>
        <w:t xml:space="preserve"> efficient non-parametric testing methods extended from its </w:t>
      </w:r>
      <w:r w:rsidRPr="00864523">
        <w:t xml:space="preserve">predecessor </w:t>
      </w:r>
      <w:r>
        <w:t>SAM (ref) to directly apply to count level RNA-</w:t>
      </w:r>
      <w:proofErr w:type="spellStart"/>
      <w:r>
        <w:t>seq</w:t>
      </w:r>
      <w:proofErr w:type="spellEnd"/>
      <w:r>
        <w:t xml:space="preserve"> data. We compared the analysis with </w:t>
      </w:r>
      <w:proofErr w:type="spellStart"/>
      <w:r>
        <w:t>SAMseq</w:t>
      </w:r>
      <w:proofErr w:type="spellEnd"/>
      <w:r>
        <w:t xml:space="preserve"> using the </w:t>
      </w:r>
      <w:proofErr w:type="spellStart"/>
      <w:r>
        <w:t>mutli</w:t>
      </w:r>
      <w:proofErr w:type="spellEnd"/>
      <w:r>
        <w:t xml:space="preserve">-class comparison with default parameter setting at FDR = 0.20. As expected, </w:t>
      </w:r>
      <w:proofErr w:type="spellStart"/>
      <w:r>
        <w:t>SAMseq</w:t>
      </w:r>
      <w:proofErr w:type="spellEnd"/>
      <w:r>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t>SAMseq</w:t>
      </w:r>
      <w:proofErr w:type="spellEnd"/>
      <w:r>
        <w:t xml:space="preserve"> reported 1035 DEGs (data now shown), and it again included all those 1000 simulated genes that made up the first five informative patterns. When we re-visited the method comparison metrics (table xx), </w:t>
      </w:r>
      <w:proofErr w:type="spellStart"/>
      <w:r>
        <w:t>SAMseq</w:t>
      </w:r>
      <w:proofErr w:type="spellEnd"/>
      <w:r>
        <w:t xml:space="preserve"> used similar approaches in its main statistical assumption, except the CYs as the correlation measurement in. It also is also proved very efficient on our simulated RNA-</w:t>
      </w:r>
      <w:proofErr w:type="spellStart"/>
      <w:r>
        <w:t>seq</w:t>
      </w:r>
      <w:proofErr w:type="spellEnd"/>
      <w:r>
        <w:t xml:space="preserve"> data. </w:t>
      </w:r>
    </w:p>
    <w:p w14:paraId="630246DC" w14:textId="77777777" w:rsidR="00DC4540" w:rsidRPr="00D00171" w:rsidRDefault="00DC4540" w:rsidP="00093C99">
      <w:pPr>
        <w:spacing w:line="360" w:lineRule="auto"/>
        <w:rPr>
          <w:b/>
        </w:rPr>
      </w:pPr>
    </w:p>
    <w:p w14:paraId="4420B7CA" w14:textId="77777777" w:rsidR="00167CC0" w:rsidRPr="00D00171" w:rsidRDefault="00355501" w:rsidP="00093C99">
      <w:pPr>
        <w:spacing w:line="360" w:lineRule="auto"/>
        <w:rPr>
          <w:b/>
        </w:rPr>
      </w:pPr>
      <w:r w:rsidRPr="00D00171">
        <w:rPr>
          <w:b/>
        </w:rPr>
        <w:t>Acknowledgements</w:t>
      </w:r>
    </w:p>
    <w:p w14:paraId="0EE7C597" w14:textId="77777777" w:rsidR="00355501" w:rsidRDefault="00355501" w:rsidP="00093C99">
      <w:pPr>
        <w:spacing w:line="360" w:lineRule="auto"/>
      </w:pPr>
      <w:r>
        <w:t xml:space="preserve">We thank the </w:t>
      </w:r>
      <w:proofErr w:type="spellStart"/>
      <w:r>
        <w:t>MicroArray</w:t>
      </w:r>
      <w:proofErr w:type="spellEnd"/>
      <w:r>
        <w:t xml:space="preserve"> Quality Control</w:t>
      </w:r>
      <w:r w:rsidR="00B276BE">
        <w:t xml:space="preserve"> phase </w:t>
      </w:r>
      <w:r>
        <w:t xml:space="preserve">III (MAQC-III) Sequence Quality Control (SEQC) </w:t>
      </w:r>
      <w:proofErr w:type="spellStart"/>
      <w:r>
        <w:t>toxicogenomics</w:t>
      </w:r>
      <w:proofErr w:type="spellEnd"/>
      <w:r>
        <w:t xml:space="preserve"> working group members (</w:t>
      </w:r>
      <w:proofErr w:type="spellStart"/>
      <w:r>
        <w:t>TGxSEQC</w:t>
      </w:r>
      <w:proofErr w:type="spellEnd"/>
      <w:r>
        <w:t>) Weida Tong, Charles Wang, Joshua Xu, Binsheng Gong and Zhenqiang Su for contributing the RNA-</w:t>
      </w:r>
      <w:proofErr w:type="spellStart"/>
      <w:r>
        <w:t>Seq</w:t>
      </w:r>
      <w:proofErr w:type="spellEnd"/>
      <w:r>
        <w:t xml:space="preserve"> mapped reads from the </w:t>
      </w:r>
      <w:r w:rsidR="005D1058">
        <w:t>raw data.</w:t>
      </w:r>
      <w:r w:rsidR="00C56093">
        <w:t xml:space="preserve">  </w:t>
      </w:r>
      <w:r w:rsidR="005476A3">
        <w:t xml:space="preserve">We appreciate the ORIGEN clustering results provided by Shyamal Peddada.  </w:t>
      </w:r>
      <w:r w:rsidR="00C56093" w:rsidRPr="00C56093">
        <w:t>This research was supported, in part, by the Intramural Research Program of the National Institutes of Health (NIH), National Institute of Enviro</w:t>
      </w:r>
      <w:r w:rsidR="00C56093">
        <w:t>nmental Health Sciences (NIEHS).</w:t>
      </w:r>
    </w:p>
    <w:p w14:paraId="6C93D931" w14:textId="77777777" w:rsidR="00364DE5" w:rsidRDefault="00AE2D88" w:rsidP="00093C99">
      <w:pPr>
        <w:spacing w:line="360" w:lineRule="auto"/>
      </w:pPr>
      <w:r>
        <w:t>Reference:</w:t>
      </w:r>
    </w:p>
    <w:p w14:paraId="4E3FDF16" w14:textId="77777777" w:rsidR="0005385D" w:rsidRPr="0005385D" w:rsidRDefault="00AE2D88" w:rsidP="0005385D">
      <w:pPr>
        <w:spacing w:after="0" w:line="240" w:lineRule="auto"/>
        <w:ind w:left="720" w:hanging="720"/>
        <w:jc w:val="center"/>
        <w:rPr>
          <w:rFonts w:ascii="Calibri" w:hAnsi="Calibri"/>
          <w:noProof/>
        </w:rPr>
      </w:pPr>
      <w:r>
        <w:fldChar w:fldCharType="begin"/>
      </w:r>
      <w:r>
        <w:instrText xml:space="preserve"> ADDIN EN.REFLIST </w:instrText>
      </w:r>
      <w:r>
        <w:fldChar w:fldCharType="separate"/>
      </w:r>
      <w:bookmarkStart w:id="33" w:name="_ENREF_1"/>
      <w:r w:rsidR="0005385D" w:rsidRPr="0005385D">
        <w:rPr>
          <w:rFonts w:ascii="Calibri" w:hAnsi="Calibri"/>
          <w:noProof/>
        </w:rPr>
        <w:t xml:space="preserve">(2012). "Comprehensive molecular portraits of human breast tumours." </w:t>
      </w:r>
      <w:r w:rsidR="0005385D" w:rsidRPr="0005385D">
        <w:rPr>
          <w:rFonts w:ascii="Calibri" w:hAnsi="Calibri"/>
          <w:noProof/>
          <w:u w:val="single"/>
        </w:rPr>
        <w:t>Nature</w:t>
      </w:r>
      <w:r w:rsidR="0005385D" w:rsidRPr="0005385D">
        <w:rPr>
          <w:rFonts w:ascii="Calibri" w:hAnsi="Calibri"/>
          <w:noProof/>
        </w:rPr>
        <w:t xml:space="preserve"> </w:t>
      </w:r>
      <w:r w:rsidR="0005385D" w:rsidRPr="0005385D">
        <w:rPr>
          <w:rFonts w:ascii="Calibri" w:hAnsi="Calibri"/>
          <w:b/>
          <w:noProof/>
        </w:rPr>
        <w:t>490</w:t>
      </w:r>
      <w:r w:rsidR="0005385D" w:rsidRPr="0005385D">
        <w:rPr>
          <w:rFonts w:ascii="Calibri" w:hAnsi="Calibri"/>
          <w:noProof/>
        </w:rPr>
        <w:t>(7418): 61-70.</w:t>
      </w:r>
      <w:bookmarkEnd w:id="33"/>
    </w:p>
    <w:p w14:paraId="4EDE1EB7" w14:textId="77777777" w:rsidR="0005385D" w:rsidRPr="0005385D" w:rsidRDefault="0005385D" w:rsidP="0005385D">
      <w:pPr>
        <w:spacing w:after="0" w:line="240" w:lineRule="auto"/>
        <w:ind w:left="720" w:hanging="720"/>
        <w:jc w:val="center"/>
        <w:rPr>
          <w:rFonts w:ascii="Calibri" w:hAnsi="Calibri"/>
          <w:noProof/>
        </w:rPr>
      </w:pPr>
      <w:bookmarkStart w:id="34" w:name="_ENREF_2"/>
      <w:r w:rsidRPr="0005385D">
        <w:rPr>
          <w:rFonts w:ascii="Calibri" w:hAnsi="Calibri"/>
          <w:noProof/>
        </w:rPr>
        <w:t xml:space="preserve">Anders, S. and W. Huber (2010). "Differential expression analysis for sequence count data." </w:t>
      </w:r>
      <w:r w:rsidRPr="0005385D">
        <w:rPr>
          <w:rFonts w:ascii="Calibri" w:hAnsi="Calibri"/>
          <w:noProof/>
          <w:u w:val="single"/>
        </w:rPr>
        <w:t>Genome biology</w:t>
      </w:r>
      <w:r w:rsidRPr="0005385D">
        <w:rPr>
          <w:rFonts w:ascii="Calibri" w:hAnsi="Calibri"/>
          <w:noProof/>
        </w:rPr>
        <w:t xml:space="preserve"> </w:t>
      </w:r>
      <w:r w:rsidRPr="0005385D">
        <w:rPr>
          <w:rFonts w:ascii="Calibri" w:hAnsi="Calibri"/>
          <w:b/>
          <w:noProof/>
        </w:rPr>
        <w:t>11</w:t>
      </w:r>
      <w:r w:rsidRPr="0005385D">
        <w:rPr>
          <w:rFonts w:ascii="Calibri" w:hAnsi="Calibri"/>
          <w:noProof/>
        </w:rPr>
        <w:t>(10): R106.</w:t>
      </w:r>
      <w:bookmarkEnd w:id="34"/>
    </w:p>
    <w:p w14:paraId="048A90AD" w14:textId="77777777" w:rsidR="0005385D" w:rsidRPr="0005385D" w:rsidRDefault="0005385D" w:rsidP="0005385D">
      <w:pPr>
        <w:spacing w:after="0" w:line="240" w:lineRule="auto"/>
        <w:ind w:left="720" w:hanging="720"/>
        <w:jc w:val="center"/>
        <w:rPr>
          <w:rFonts w:ascii="Calibri" w:hAnsi="Calibri"/>
          <w:noProof/>
        </w:rPr>
      </w:pPr>
      <w:bookmarkStart w:id="35" w:name="_ENREF_3"/>
      <w:r w:rsidRPr="0005385D">
        <w:rPr>
          <w:rFonts w:ascii="Calibri" w:hAnsi="Calibri"/>
          <w:noProof/>
        </w:rPr>
        <w:t xml:space="preserve">Cao, Y., W. P. Williams, et al. (1997). "Similarity Measure Bias in River Benthic Aufwuchs Community Analysis." </w:t>
      </w:r>
      <w:r w:rsidRPr="0005385D">
        <w:rPr>
          <w:rFonts w:ascii="Calibri" w:hAnsi="Calibri"/>
          <w:noProof/>
          <w:u w:val="single"/>
        </w:rPr>
        <w:t>Water Environment Research</w:t>
      </w:r>
      <w:r w:rsidRPr="0005385D">
        <w:rPr>
          <w:rFonts w:ascii="Calibri" w:hAnsi="Calibri"/>
          <w:noProof/>
        </w:rPr>
        <w:t xml:space="preserve"> </w:t>
      </w:r>
      <w:r w:rsidRPr="0005385D">
        <w:rPr>
          <w:rFonts w:ascii="Calibri" w:hAnsi="Calibri"/>
          <w:b/>
          <w:noProof/>
        </w:rPr>
        <w:t>69</w:t>
      </w:r>
      <w:r w:rsidRPr="0005385D">
        <w:rPr>
          <w:rFonts w:ascii="Calibri" w:hAnsi="Calibri"/>
          <w:noProof/>
        </w:rPr>
        <w:t>(1): 95-106.</w:t>
      </w:r>
      <w:bookmarkEnd w:id="35"/>
    </w:p>
    <w:p w14:paraId="14C35B1D" w14:textId="77777777" w:rsidR="0005385D" w:rsidRPr="0005385D" w:rsidRDefault="0005385D" w:rsidP="0005385D">
      <w:pPr>
        <w:spacing w:after="0" w:line="240" w:lineRule="auto"/>
        <w:ind w:left="720" w:hanging="720"/>
        <w:jc w:val="center"/>
        <w:rPr>
          <w:rFonts w:ascii="Calibri" w:hAnsi="Calibri"/>
          <w:noProof/>
        </w:rPr>
      </w:pPr>
      <w:bookmarkStart w:id="36" w:name="_ENREF_4"/>
      <w:r w:rsidRPr="0005385D">
        <w:rPr>
          <w:rFonts w:ascii="Calibri" w:hAnsi="Calibri"/>
          <w:noProof/>
        </w:rPr>
        <w:t xml:space="preserve">Chou, J. W., T. Zhou, et al. (2007). "Extracting gene expression patterns and identifying co-expressed genes from microarray data reveals biologically responsive processes." </w:t>
      </w:r>
      <w:r w:rsidRPr="0005385D">
        <w:rPr>
          <w:rFonts w:ascii="Calibri" w:hAnsi="Calibri"/>
          <w:noProof/>
          <w:u w:val="single"/>
        </w:rPr>
        <w:t>BMC bioinformatics</w:t>
      </w:r>
      <w:r w:rsidRPr="0005385D">
        <w:rPr>
          <w:rFonts w:ascii="Calibri" w:hAnsi="Calibri"/>
          <w:noProof/>
        </w:rPr>
        <w:t xml:space="preserve"> </w:t>
      </w:r>
      <w:r w:rsidRPr="0005385D">
        <w:rPr>
          <w:rFonts w:ascii="Calibri" w:hAnsi="Calibri"/>
          <w:b/>
          <w:noProof/>
        </w:rPr>
        <w:t>8</w:t>
      </w:r>
      <w:r w:rsidRPr="0005385D">
        <w:rPr>
          <w:rFonts w:ascii="Calibri" w:hAnsi="Calibri"/>
          <w:noProof/>
        </w:rPr>
        <w:t>: 427.</w:t>
      </w:r>
      <w:bookmarkEnd w:id="36"/>
    </w:p>
    <w:p w14:paraId="664FF6FA" w14:textId="77777777" w:rsidR="0005385D" w:rsidRPr="0005385D" w:rsidRDefault="0005385D" w:rsidP="0005385D">
      <w:pPr>
        <w:spacing w:after="0" w:line="240" w:lineRule="auto"/>
        <w:ind w:left="720" w:hanging="720"/>
        <w:jc w:val="center"/>
        <w:rPr>
          <w:rFonts w:ascii="Calibri" w:hAnsi="Calibri"/>
          <w:noProof/>
        </w:rPr>
      </w:pPr>
      <w:bookmarkStart w:id="37" w:name="_ENREF_5"/>
      <w:r w:rsidRPr="0005385D">
        <w:rPr>
          <w:rFonts w:ascii="Calibri" w:hAnsi="Calibri"/>
          <w:noProof/>
        </w:rPr>
        <w:t xml:space="preserve">Hollander, M. W., Douglas A. ;Chicken, Eric (2013). </w:t>
      </w:r>
      <w:r w:rsidRPr="0005385D">
        <w:rPr>
          <w:rFonts w:ascii="Calibri" w:hAnsi="Calibri"/>
          <w:noProof/>
          <w:u w:val="single"/>
        </w:rPr>
        <w:t>Nonparametric Statistical Methods</w:t>
      </w:r>
      <w:r w:rsidRPr="0005385D">
        <w:rPr>
          <w:rFonts w:ascii="Calibri" w:hAnsi="Calibri"/>
          <w:noProof/>
        </w:rPr>
        <w:t>, John Wiley &amp; Sons.</w:t>
      </w:r>
      <w:bookmarkEnd w:id="37"/>
    </w:p>
    <w:p w14:paraId="534876DA" w14:textId="77777777" w:rsidR="0005385D" w:rsidRPr="0005385D" w:rsidRDefault="0005385D" w:rsidP="0005385D">
      <w:pPr>
        <w:spacing w:after="0" w:line="240" w:lineRule="auto"/>
        <w:ind w:left="720" w:hanging="720"/>
        <w:jc w:val="center"/>
        <w:rPr>
          <w:rFonts w:ascii="Calibri" w:hAnsi="Calibri"/>
          <w:noProof/>
        </w:rPr>
      </w:pPr>
      <w:bookmarkStart w:id="38" w:name="_ENREF_6"/>
      <w:r w:rsidRPr="0005385D">
        <w:rPr>
          <w:rFonts w:ascii="Calibri" w:hAnsi="Calibri"/>
          <w:noProof/>
        </w:rPr>
        <w:t xml:space="preserve">Parker, J. S., M. Mullins, et al. (2009). "Supervised risk predictor of breast cancer based on intrinsic subtypes." </w:t>
      </w:r>
      <w:r w:rsidRPr="0005385D">
        <w:rPr>
          <w:rFonts w:ascii="Calibri" w:hAnsi="Calibri"/>
          <w:noProof/>
          <w:u w:val="single"/>
        </w:rPr>
        <w:t>Journal of clinical oncology : official journal of the American Society of Clinical Oncology</w:t>
      </w:r>
      <w:r w:rsidRPr="0005385D">
        <w:rPr>
          <w:rFonts w:ascii="Calibri" w:hAnsi="Calibri"/>
          <w:noProof/>
        </w:rPr>
        <w:t xml:space="preserve"> </w:t>
      </w:r>
      <w:r w:rsidRPr="0005385D">
        <w:rPr>
          <w:rFonts w:ascii="Calibri" w:hAnsi="Calibri"/>
          <w:b/>
          <w:noProof/>
        </w:rPr>
        <w:t>27</w:t>
      </w:r>
      <w:r w:rsidRPr="0005385D">
        <w:rPr>
          <w:rFonts w:ascii="Calibri" w:hAnsi="Calibri"/>
          <w:noProof/>
        </w:rPr>
        <w:t>(8): 1160-1167.</w:t>
      </w:r>
      <w:bookmarkEnd w:id="38"/>
    </w:p>
    <w:p w14:paraId="2AF32F73" w14:textId="77777777" w:rsidR="0005385D" w:rsidRPr="0005385D" w:rsidRDefault="0005385D" w:rsidP="0005385D">
      <w:pPr>
        <w:spacing w:after="0" w:line="240" w:lineRule="auto"/>
        <w:ind w:left="720" w:hanging="720"/>
        <w:jc w:val="center"/>
        <w:rPr>
          <w:rFonts w:ascii="Calibri" w:hAnsi="Calibri"/>
          <w:noProof/>
        </w:rPr>
      </w:pPr>
      <w:bookmarkStart w:id="39" w:name="_ENREF_7"/>
      <w:r w:rsidRPr="0005385D">
        <w:rPr>
          <w:rFonts w:ascii="Calibri" w:hAnsi="Calibri"/>
          <w:noProof/>
        </w:rPr>
        <w:t xml:space="preserve">Perou, C. M., T. Sorlie, et al. (2000). "Molecular portraits of human breast tumours." </w:t>
      </w:r>
      <w:r w:rsidRPr="0005385D">
        <w:rPr>
          <w:rFonts w:ascii="Calibri" w:hAnsi="Calibri"/>
          <w:noProof/>
          <w:u w:val="single"/>
        </w:rPr>
        <w:t>Nature</w:t>
      </w:r>
      <w:r w:rsidRPr="0005385D">
        <w:rPr>
          <w:rFonts w:ascii="Calibri" w:hAnsi="Calibri"/>
          <w:noProof/>
        </w:rPr>
        <w:t xml:space="preserve"> </w:t>
      </w:r>
      <w:r w:rsidRPr="0005385D">
        <w:rPr>
          <w:rFonts w:ascii="Calibri" w:hAnsi="Calibri"/>
          <w:b/>
          <w:noProof/>
        </w:rPr>
        <w:t>406</w:t>
      </w:r>
      <w:r w:rsidRPr="0005385D">
        <w:rPr>
          <w:rFonts w:ascii="Calibri" w:hAnsi="Calibri"/>
          <w:noProof/>
        </w:rPr>
        <w:t>(6797): 747-752.</w:t>
      </w:r>
      <w:bookmarkEnd w:id="39"/>
    </w:p>
    <w:p w14:paraId="573A15D0" w14:textId="77777777" w:rsidR="0005385D" w:rsidRPr="0005385D" w:rsidRDefault="0005385D" w:rsidP="0005385D">
      <w:pPr>
        <w:spacing w:after="0" w:line="240" w:lineRule="auto"/>
        <w:ind w:left="720" w:hanging="720"/>
        <w:jc w:val="center"/>
        <w:rPr>
          <w:rFonts w:ascii="Calibri" w:hAnsi="Calibri"/>
          <w:noProof/>
        </w:rPr>
      </w:pPr>
      <w:bookmarkStart w:id="40" w:name="_ENREF_8"/>
      <w:r w:rsidRPr="0005385D">
        <w:rPr>
          <w:rFonts w:ascii="Calibri" w:hAnsi="Calibri"/>
          <w:noProof/>
        </w:rPr>
        <w:t xml:space="preserve">Rand, W. M. (1971). "Objective criteria for the evaluation of clustering methods." </w:t>
      </w:r>
      <w:r w:rsidRPr="0005385D">
        <w:rPr>
          <w:rFonts w:ascii="Calibri" w:hAnsi="Calibri"/>
          <w:noProof/>
          <w:u w:val="single"/>
        </w:rPr>
        <w:t>Journal of the American Statistical Association</w:t>
      </w:r>
      <w:r w:rsidRPr="0005385D">
        <w:rPr>
          <w:rFonts w:ascii="Calibri" w:hAnsi="Calibri"/>
          <w:noProof/>
        </w:rPr>
        <w:t xml:space="preserve"> </w:t>
      </w:r>
      <w:r w:rsidRPr="0005385D">
        <w:rPr>
          <w:rFonts w:ascii="Calibri" w:hAnsi="Calibri"/>
          <w:b/>
          <w:noProof/>
        </w:rPr>
        <w:t>66</w:t>
      </w:r>
      <w:r w:rsidRPr="0005385D">
        <w:rPr>
          <w:rFonts w:ascii="Calibri" w:hAnsi="Calibri"/>
          <w:noProof/>
        </w:rPr>
        <w:t>(336): 846-850.</w:t>
      </w:r>
      <w:bookmarkEnd w:id="40"/>
    </w:p>
    <w:p w14:paraId="0E1DAC27" w14:textId="77777777" w:rsidR="0005385D" w:rsidRPr="0005385D" w:rsidRDefault="0005385D" w:rsidP="0005385D">
      <w:pPr>
        <w:spacing w:after="0" w:line="240" w:lineRule="auto"/>
        <w:ind w:left="720" w:hanging="720"/>
        <w:jc w:val="center"/>
        <w:rPr>
          <w:rFonts w:ascii="Calibri" w:hAnsi="Calibri"/>
          <w:noProof/>
        </w:rPr>
      </w:pPr>
      <w:bookmarkStart w:id="41" w:name="_ENREF_9"/>
      <w:r w:rsidRPr="0005385D">
        <w:rPr>
          <w:rFonts w:ascii="Calibri" w:hAnsi="Calibri"/>
          <w:noProof/>
        </w:rPr>
        <w:t xml:space="preserve">Romano, S. B., James; Vinh, Nguyen xuan; Verspoorr, Karin (2014). "Standardized Mutual Information for Clustering Comparisons: One Step Further in Adjustment for Chance." </w:t>
      </w:r>
      <w:r w:rsidRPr="0005385D">
        <w:rPr>
          <w:rFonts w:ascii="Calibri" w:hAnsi="Calibri"/>
          <w:noProof/>
          <w:u w:val="single"/>
        </w:rPr>
        <w:t>Proceedings of the 31st International Conference on Machine Learning, Beijing, China. JMLR: W&amp;CP</w:t>
      </w:r>
      <w:r w:rsidRPr="0005385D">
        <w:rPr>
          <w:rFonts w:ascii="Calibri" w:hAnsi="Calibri"/>
          <w:noProof/>
        </w:rPr>
        <w:t xml:space="preserve"> </w:t>
      </w:r>
      <w:r w:rsidRPr="0005385D">
        <w:rPr>
          <w:rFonts w:ascii="Calibri" w:hAnsi="Calibri"/>
          <w:b/>
          <w:noProof/>
        </w:rPr>
        <w:t>32</w:t>
      </w:r>
      <w:r w:rsidRPr="0005385D">
        <w:rPr>
          <w:rFonts w:ascii="Calibri" w:hAnsi="Calibri"/>
          <w:noProof/>
        </w:rPr>
        <w:t>.</w:t>
      </w:r>
      <w:bookmarkEnd w:id="41"/>
    </w:p>
    <w:p w14:paraId="78782C67" w14:textId="77777777" w:rsidR="0005385D" w:rsidRPr="0005385D" w:rsidRDefault="0005385D" w:rsidP="0005385D">
      <w:pPr>
        <w:spacing w:after="0" w:line="240" w:lineRule="auto"/>
        <w:ind w:left="720" w:hanging="720"/>
        <w:jc w:val="center"/>
        <w:rPr>
          <w:rFonts w:ascii="Calibri" w:hAnsi="Calibri"/>
          <w:noProof/>
        </w:rPr>
      </w:pPr>
      <w:bookmarkStart w:id="42" w:name="_ENREF_10"/>
      <w:r w:rsidRPr="0005385D">
        <w:rPr>
          <w:rFonts w:ascii="Calibri" w:hAnsi="Calibri"/>
          <w:noProof/>
        </w:rPr>
        <w:t xml:space="preserve">Soneson, C. and M. Delorenzi (2013). "A comparison of methods for differential expression analysis of RNA-seq data." </w:t>
      </w:r>
      <w:r w:rsidRPr="0005385D">
        <w:rPr>
          <w:rFonts w:ascii="Calibri" w:hAnsi="Calibri"/>
          <w:noProof/>
          <w:u w:val="single"/>
        </w:rPr>
        <w:t>BMC bioinformatics</w:t>
      </w:r>
      <w:r w:rsidRPr="0005385D">
        <w:rPr>
          <w:rFonts w:ascii="Calibri" w:hAnsi="Calibri"/>
          <w:noProof/>
        </w:rPr>
        <w:t xml:space="preserve"> </w:t>
      </w:r>
      <w:r w:rsidRPr="0005385D">
        <w:rPr>
          <w:rFonts w:ascii="Calibri" w:hAnsi="Calibri"/>
          <w:b/>
          <w:noProof/>
        </w:rPr>
        <w:t>14</w:t>
      </w:r>
      <w:r w:rsidRPr="0005385D">
        <w:rPr>
          <w:rFonts w:ascii="Calibri" w:hAnsi="Calibri"/>
          <w:noProof/>
        </w:rPr>
        <w:t>: 91.</w:t>
      </w:r>
      <w:bookmarkEnd w:id="42"/>
    </w:p>
    <w:p w14:paraId="122998E3" w14:textId="77777777" w:rsidR="0005385D" w:rsidRPr="0005385D" w:rsidRDefault="0005385D" w:rsidP="0005385D">
      <w:pPr>
        <w:spacing w:line="240" w:lineRule="auto"/>
        <w:ind w:left="720" w:hanging="720"/>
        <w:jc w:val="center"/>
        <w:rPr>
          <w:rFonts w:ascii="Calibri" w:hAnsi="Calibri"/>
          <w:noProof/>
        </w:rPr>
      </w:pPr>
      <w:bookmarkStart w:id="43" w:name="_ENREF_11"/>
      <w:r w:rsidRPr="0005385D">
        <w:rPr>
          <w:rFonts w:ascii="Calibri" w:hAnsi="Calibri"/>
          <w:noProof/>
        </w:rPr>
        <w:t xml:space="preserve">Sorlie, T., C. M. Perou, et al. (2001). "Gene expression patterns of breast carcinomas distinguish tumor subclasses with clinical implications." </w:t>
      </w:r>
      <w:r w:rsidRPr="0005385D">
        <w:rPr>
          <w:rFonts w:ascii="Calibri" w:hAnsi="Calibri"/>
          <w:noProof/>
          <w:u w:val="single"/>
        </w:rPr>
        <w:t>Proceedings of the National Academy of Sciences of the United States of America</w:t>
      </w:r>
      <w:r w:rsidRPr="0005385D">
        <w:rPr>
          <w:rFonts w:ascii="Calibri" w:hAnsi="Calibri"/>
          <w:noProof/>
        </w:rPr>
        <w:t xml:space="preserve"> </w:t>
      </w:r>
      <w:r w:rsidRPr="0005385D">
        <w:rPr>
          <w:rFonts w:ascii="Calibri" w:hAnsi="Calibri"/>
          <w:b/>
          <w:noProof/>
        </w:rPr>
        <w:t>98</w:t>
      </w:r>
      <w:r w:rsidRPr="0005385D">
        <w:rPr>
          <w:rFonts w:ascii="Calibri" w:hAnsi="Calibri"/>
          <w:noProof/>
        </w:rPr>
        <w:t>(19): 10869-10874.</w:t>
      </w:r>
      <w:bookmarkEnd w:id="43"/>
    </w:p>
    <w:p w14:paraId="1D545DBF" w14:textId="4FB29C78" w:rsidR="0005385D" w:rsidRDefault="0005385D" w:rsidP="0005385D">
      <w:pPr>
        <w:spacing w:line="240" w:lineRule="auto"/>
        <w:jc w:val="center"/>
        <w:rPr>
          <w:rFonts w:ascii="Calibri" w:hAnsi="Calibri"/>
          <w:noProof/>
        </w:rPr>
      </w:pPr>
    </w:p>
    <w:p w14:paraId="66AA63E5" w14:textId="4C607FD0" w:rsidR="0079094D" w:rsidRDefault="00AE2D88" w:rsidP="0079094D">
      <w:pPr>
        <w:rPr>
          <w:rFonts w:ascii="Times New Roman" w:hAnsi="Times New Roman" w:cs="Times New Roman"/>
          <w:sz w:val="24"/>
          <w:szCs w:val="24"/>
        </w:rPr>
      </w:pPr>
      <w:r>
        <w:fldChar w:fldCharType="end"/>
      </w:r>
    </w:p>
    <w:tbl>
      <w:tblPr>
        <w:tblStyle w:val="TableGrid"/>
        <w:tblW w:w="0" w:type="auto"/>
        <w:tblLayout w:type="fixed"/>
        <w:tblLook w:val="04A0" w:firstRow="1" w:lastRow="0" w:firstColumn="1" w:lastColumn="0" w:noHBand="0" w:noVBand="1"/>
      </w:tblPr>
      <w:tblGrid>
        <w:gridCol w:w="1278"/>
        <w:gridCol w:w="450"/>
        <w:gridCol w:w="630"/>
        <w:gridCol w:w="630"/>
        <w:gridCol w:w="630"/>
        <w:gridCol w:w="720"/>
        <w:gridCol w:w="630"/>
        <w:gridCol w:w="630"/>
        <w:gridCol w:w="630"/>
        <w:gridCol w:w="720"/>
        <w:gridCol w:w="810"/>
        <w:gridCol w:w="720"/>
        <w:gridCol w:w="810"/>
      </w:tblGrid>
      <w:tr w:rsidR="0079094D" w:rsidRPr="00F12B31" w14:paraId="6BDDB437" w14:textId="77777777" w:rsidTr="00A371E4">
        <w:trPr>
          <w:trHeight w:val="269"/>
        </w:trPr>
        <w:tc>
          <w:tcPr>
            <w:tcW w:w="1278" w:type="dxa"/>
            <w:vAlign w:val="bottom"/>
          </w:tcPr>
          <w:p w14:paraId="31C724F4" w14:textId="77777777" w:rsidR="0079094D" w:rsidRPr="00F12B31" w:rsidRDefault="0079094D" w:rsidP="00A371E4">
            <w:pPr>
              <w:rPr>
                <w:rFonts w:ascii="Calibri" w:hAnsi="Calibri"/>
                <w:color w:val="000000"/>
              </w:rPr>
            </w:pPr>
            <w:r w:rsidRPr="00F12B31">
              <w:rPr>
                <w:rFonts w:ascii="Calibri" w:hAnsi="Calibri"/>
                <w:color w:val="000000"/>
              </w:rPr>
              <w:t> </w:t>
            </w:r>
          </w:p>
        </w:tc>
        <w:tc>
          <w:tcPr>
            <w:tcW w:w="450" w:type="dxa"/>
            <w:vAlign w:val="bottom"/>
          </w:tcPr>
          <w:p w14:paraId="3FE17989" w14:textId="77777777" w:rsidR="0079094D" w:rsidRPr="00F12B31" w:rsidRDefault="0079094D" w:rsidP="00A371E4">
            <w:pPr>
              <w:jc w:val="right"/>
              <w:rPr>
                <w:rFonts w:ascii="Calibri" w:hAnsi="Calibri"/>
                <w:color w:val="000000"/>
              </w:rPr>
            </w:pPr>
            <w:r w:rsidRPr="00F12B31">
              <w:rPr>
                <w:rFonts w:ascii="Calibri" w:hAnsi="Calibri"/>
                <w:color w:val="000000"/>
              </w:rPr>
              <w:t>1</w:t>
            </w:r>
          </w:p>
        </w:tc>
        <w:tc>
          <w:tcPr>
            <w:tcW w:w="630" w:type="dxa"/>
            <w:vAlign w:val="bottom"/>
          </w:tcPr>
          <w:p w14:paraId="48004EE4" w14:textId="77777777" w:rsidR="0079094D" w:rsidRPr="00F12B31" w:rsidRDefault="0079094D" w:rsidP="00A371E4">
            <w:pPr>
              <w:jc w:val="right"/>
              <w:rPr>
                <w:rFonts w:ascii="Calibri" w:hAnsi="Calibri"/>
                <w:color w:val="000000"/>
              </w:rPr>
            </w:pPr>
            <w:r w:rsidRPr="00F12B31">
              <w:rPr>
                <w:rFonts w:ascii="Calibri" w:hAnsi="Calibri"/>
                <w:color w:val="000000"/>
              </w:rPr>
              <w:t>1</w:t>
            </w:r>
          </w:p>
        </w:tc>
        <w:tc>
          <w:tcPr>
            <w:tcW w:w="630" w:type="dxa"/>
            <w:vAlign w:val="bottom"/>
          </w:tcPr>
          <w:p w14:paraId="4EDF5DAA" w14:textId="77777777" w:rsidR="0079094D" w:rsidRPr="00F12B31" w:rsidRDefault="0079094D" w:rsidP="00A371E4">
            <w:pPr>
              <w:jc w:val="right"/>
              <w:rPr>
                <w:rFonts w:ascii="Calibri" w:hAnsi="Calibri"/>
                <w:color w:val="000000"/>
              </w:rPr>
            </w:pPr>
            <w:r w:rsidRPr="00F12B31">
              <w:rPr>
                <w:rFonts w:ascii="Calibri" w:hAnsi="Calibri"/>
                <w:color w:val="000000"/>
              </w:rPr>
              <w:t>1</w:t>
            </w:r>
          </w:p>
        </w:tc>
        <w:tc>
          <w:tcPr>
            <w:tcW w:w="630" w:type="dxa"/>
            <w:vAlign w:val="bottom"/>
          </w:tcPr>
          <w:p w14:paraId="6A191E9E" w14:textId="77777777" w:rsidR="0079094D" w:rsidRPr="00F12B31" w:rsidRDefault="0079094D" w:rsidP="00A371E4">
            <w:pPr>
              <w:jc w:val="right"/>
              <w:rPr>
                <w:rFonts w:ascii="Calibri" w:hAnsi="Calibri"/>
                <w:color w:val="000000"/>
              </w:rPr>
            </w:pPr>
            <w:r w:rsidRPr="00F12B31">
              <w:rPr>
                <w:rFonts w:ascii="Calibri" w:hAnsi="Calibri"/>
                <w:color w:val="000000"/>
              </w:rPr>
              <w:t>1</w:t>
            </w:r>
          </w:p>
        </w:tc>
        <w:tc>
          <w:tcPr>
            <w:tcW w:w="720" w:type="dxa"/>
            <w:vAlign w:val="bottom"/>
          </w:tcPr>
          <w:p w14:paraId="60B887C3" w14:textId="77777777" w:rsidR="0079094D" w:rsidRPr="00F12B31" w:rsidRDefault="0079094D" w:rsidP="00A371E4">
            <w:pPr>
              <w:jc w:val="right"/>
              <w:rPr>
                <w:rFonts w:ascii="Calibri" w:hAnsi="Calibri"/>
                <w:color w:val="000000"/>
              </w:rPr>
            </w:pPr>
            <w:r w:rsidRPr="00F12B31">
              <w:rPr>
                <w:rFonts w:ascii="Calibri" w:hAnsi="Calibri"/>
                <w:color w:val="000000"/>
              </w:rPr>
              <w:t>2</w:t>
            </w:r>
          </w:p>
        </w:tc>
        <w:tc>
          <w:tcPr>
            <w:tcW w:w="630" w:type="dxa"/>
            <w:vAlign w:val="bottom"/>
          </w:tcPr>
          <w:p w14:paraId="223D210E" w14:textId="77777777" w:rsidR="0079094D" w:rsidRPr="00F12B31" w:rsidRDefault="0079094D" w:rsidP="00A371E4">
            <w:pPr>
              <w:jc w:val="right"/>
              <w:rPr>
                <w:rFonts w:ascii="Calibri" w:hAnsi="Calibri"/>
                <w:color w:val="000000"/>
              </w:rPr>
            </w:pPr>
            <w:r w:rsidRPr="00F12B31">
              <w:rPr>
                <w:rFonts w:ascii="Calibri" w:hAnsi="Calibri"/>
                <w:color w:val="000000"/>
              </w:rPr>
              <w:t>2</w:t>
            </w:r>
          </w:p>
        </w:tc>
        <w:tc>
          <w:tcPr>
            <w:tcW w:w="630" w:type="dxa"/>
            <w:vAlign w:val="bottom"/>
          </w:tcPr>
          <w:p w14:paraId="1E29C811" w14:textId="77777777" w:rsidR="0079094D" w:rsidRPr="00F12B31" w:rsidRDefault="0079094D" w:rsidP="00A371E4">
            <w:pPr>
              <w:jc w:val="right"/>
              <w:rPr>
                <w:rFonts w:ascii="Calibri" w:hAnsi="Calibri"/>
                <w:color w:val="000000"/>
              </w:rPr>
            </w:pPr>
            <w:r w:rsidRPr="00F12B31">
              <w:rPr>
                <w:rFonts w:ascii="Calibri" w:hAnsi="Calibri"/>
                <w:color w:val="000000"/>
              </w:rPr>
              <w:t>2</w:t>
            </w:r>
          </w:p>
        </w:tc>
        <w:tc>
          <w:tcPr>
            <w:tcW w:w="630" w:type="dxa"/>
            <w:vAlign w:val="bottom"/>
          </w:tcPr>
          <w:p w14:paraId="43ECED92" w14:textId="77777777" w:rsidR="0079094D" w:rsidRPr="00F12B31" w:rsidRDefault="0079094D" w:rsidP="00A371E4">
            <w:pPr>
              <w:jc w:val="right"/>
              <w:rPr>
                <w:rFonts w:ascii="Calibri" w:hAnsi="Calibri"/>
                <w:color w:val="000000"/>
              </w:rPr>
            </w:pPr>
            <w:r w:rsidRPr="00F12B31">
              <w:rPr>
                <w:rFonts w:ascii="Calibri" w:hAnsi="Calibri"/>
                <w:color w:val="000000"/>
              </w:rPr>
              <w:t>2</w:t>
            </w:r>
          </w:p>
        </w:tc>
        <w:tc>
          <w:tcPr>
            <w:tcW w:w="720" w:type="dxa"/>
            <w:vAlign w:val="bottom"/>
          </w:tcPr>
          <w:p w14:paraId="7362D91F" w14:textId="77777777" w:rsidR="0079094D" w:rsidRPr="00F12B31" w:rsidRDefault="0079094D" w:rsidP="00A371E4">
            <w:pPr>
              <w:jc w:val="right"/>
              <w:rPr>
                <w:rFonts w:ascii="Calibri" w:hAnsi="Calibri"/>
                <w:color w:val="000000"/>
              </w:rPr>
            </w:pPr>
            <w:r w:rsidRPr="00F12B31">
              <w:rPr>
                <w:rFonts w:ascii="Calibri" w:hAnsi="Calibri"/>
                <w:color w:val="000000"/>
              </w:rPr>
              <w:t>3</w:t>
            </w:r>
          </w:p>
        </w:tc>
        <w:tc>
          <w:tcPr>
            <w:tcW w:w="810" w:type="dxa"/>
            <w:vAlign w:val="bottom"/>
          </w:tcPr>
          <w:p w14:paraId="3230675C" w14:textId="77777777" w:rsidR="0079094D" w:rsidRPr="00F12B31" w:rsidRDefault="0079094D" w:rsidP="00A371E4">
            <w:pPr>
              <w:jc w:val="right"/>
              <w:rPr>
                <w:rFonts w:ascii="Calibri" w:hAnsi="Calibri"/>
                <w:color w:val="000000"/>
              </w:rPr>
            </w:pPr>
            <w:r w:rsidRPr="00F12B31">
              <w:rPr>
                <w:rFonts w:ascii="Calibri" w:hAnsi="Calibri"/>
                <w:color w:val="000000"/>
              </w:rPr>
              <w:t>3</w:t>
            </w:r>
          </w:p>
        </w:tc>
        <w:tc>
          <w:tcPr>
            <w:tcW w:w="720" w:type="dxa"/>
            <w:vAlign w:val="bottom"/>
          </w:tcPr>
          <w:p w14:paraId="05F9F9E2" w14:textId="77777777" w:rsidR="0079094D" w:rsidRPr="00F12B31" w:rsidRDefault="0079094D" w:rsidP="00A371E4">
            <w:pPr>
              <w:jc w:val="right"/>
              <w:rPr>
                <w:rFonts w:ascii="Calibri" w:hAnsi="Calibri"/>
                <w:color w:val="000000"/>
              </w:rPr>
            </w:pPr>
            <w:r w:rsidRPr="00F12B31">
              <w:rPr>
                <w:rFonts w:ascii="Calibri" w:hAnsi="Calibri"/>
                <w:color w:val="000000"/>
              </w:rPr>
              <w:t>3</w:t>
            </w:r>
          </w:p>
        </w:tc>
        <w:tc>
          <w:tcPr>
            <w:tcW w:w="810" w:type="dxa"/>
            <w:vAlign w:val="bottom"/>
          </w:tcPr>
          <w:p w14:paraId="61F41530" w14:textId="77777777" w:rsidR="0079094D" w:rsidRPr="00F12B31" w:rsidRDefault="0079094D" w:rsidP="00A371E4">
            <w:pPr>
              <w:jc w:val="right"/>
              <w:rPr>
                <w:rFonts w:ascii="Calibri" w:hAnsi="Calibri"/>
                <w:color w:val="000000"/>
              </w:rPr>
            </w:pPr>
            <w:r w:rsidRPr="00F12B31">
              <w:rPr>
                <w:rFonts w:ascii="Calibri" w:hAnsi="Calibri"/>
                <w:color w:val="000000"/>
              </w:rPr>
              <w:t>3</w:t>
            </w:r>
          </w:p>
        </w:tc>
      </w:tr>
      <w:tr w:rsidR="0079094D" w:rsidRPr="00F12B31" w14:paraId="49A6F77D" w14:textId="77777777" w:rsidTr="00A371E4">
        <w:trPr>
          <w:trHeight w:val="537"/>
        </w:trPr>
        <w:tc>
          <w:tcPr>
            <w:tcW w:w="1278" w:type="dxa"/>
            <w:vAlign w:val="bottom"/>
          </w:tcPr>
          <w:p w14:paraId="3357A3C2" w14:textId="77777777" w:rsidR="0079094D" w:rsidRPr="00F12B31" w:rsidRDefault="0079094D" w:rsidP="00A371E4">
            <w:pPr>
              <w:rPr>
                <w:rFonts w:ascii="Calibri" w:hAnsi="Calibri"/>
                <w:color w:val="000000"/>
              </w:rPr>
            </w:pPr>
            <w:proofErr w:type="spellStart"/>
            <w:r w:rsidRPr="00F12B31">
              <w:rPr>
                <w:rFonts w:ascii="Calibri" w:hAnsi="Calibri"/>
                <w:color w:val="000000"/>
              </w:rPr>
              <w:lastRenderedPageBreak/>
              <w:t>TranscriptA</w:t>
            </w:r>
            <w:proofErr w:type="spellEnd"/>
          </w:p>
        </w:tc>
        <w:tc>
          <w:tcPr>
            <w:tcW w:w="450" w:type="dxa"/>
            <w:vAlign w:val="bottom"/>
          </w:tcPr>
          <w:p w14:paraId="44321408" w14:textId="77777777" w:rsidR="0079094D" w:rsidRPr="00F12B31" w:rsidRDefault="0079094D" w:rsidP="00A371E4">
            <w:pPr>
              <w:jc w:val="right"/>
              <w:rPr>
                <w:rFonts w:ascii="Calibri" w:hAnsi="Calibri"/>
                <w:color w:val="000000"/>
              </w:rPr>
            </w:pPr>
            <w:r w:rsidRPr="00F12B31">
              <w:rPr>
                <w:rFonts w:ascii="Calibri" w:hAnsi="Calibri"/>
                <w:color w:val="000000"/>
              </w:rPr>
              <w:t>0</w:t>
            </w:r>
          </w:p>
        </w:tc>
        <w:tc>
          <w:tcPr>
            <w:tcW w:w="630" w:type="dxa"/>
            <w:vAlign w:val="bottom"/>
          </w:tcPr>
          <w:p w14:paraId="5037467B" w14:textId="77777777" w:rsidR="0079094D" w:rsidRPr="00F12B31" w:rsidRDefault="0079094D" w:rsidP="00A371E4">
            <w:pPr>
              <w:jc w:val="right"/>
              <w:rPr>
                <w:rFonts w:ascii="Calibri" w:hAnsi="Calibri"/>
                <w:color w:val="000000"/>
              </w:rPr>
            </w:pPr>
            <w:r w:rsidRPr="00F12B31">
              <w:rPr>
                <w:rFonts w:ascii="Calibri" w:hAnsi="Calibri"/>
                <w:color w:val="000000"/>
              </w:rPr>
              <w:t>16</w:t>
            </w:r>
          </w:p>
        </w:tc>
        <w:tc>
          <w:tcPr>
            <w:tcW w:w="630" w:type="dxa"/>
            <w:vAlign w:val="bottom"/>
          </w:tcPr>
          <w:p w14:paraId="7397B2C6" w14:textId="77777777" w:rsidR="0079094D" w:rsidRPr="00F12B31" w:rsidRDefault="0079094D" w:rsidP="00A371E4">
            <w:pPr>
              <w:jc w:val="right"/>
              <w:rPr>
                <w:rFonts w:ascii="Calibri" w:hAnsi="Calibri"/>
                <w:color w:val="000000"/>
              </w:rPr>
            </w:pPr>
            <w:r w:rsidRPr="00F12B31">
              <w:rPr>
                <w:rFonts w:ascii="Calibri" w:hAnsi="Calibri"/>
                <w:color w:val="000000"/>
              </w:rPr>
              <w:t>1</w:t>
            </w:r>
          </w:p>
        </w:tc>
        <w:tc>
          <w:tcPr>
            <w:tcW w:w="630" w:type="dxa"/>
            <w:vAlign w:val="bottom"/>
          </w:tcPr>
          <w:p w14:paraId="1DB24AD2" w14:textId="77777777" w:rsidR="0079094D" w:rsidRPr="00F12B31" w:rsidRDefault="0079094D" w:rsidP="00A371E4">
            <w:pPr>
              <w:jc w:val="right"/>
              <w:rPr>
                <w:rFonts w:ascii="Calibri" w:hAnsi="Calibri"/>
                <w:color w:val="000000"/>
              </w:rPr>
            </w:pPr>
            <w:r w:rsidRPr="00F12B31">
              <w:rPr>
                <w:rFonts w:ascii="Calibri" w:hAnsi="Calibri"/>
                <w:color w:val="000000"/>
              </w:rPr>
              <w:t>0</w:t>
            </w:r>
          </w:p>
        </w:tc>
        <w:tc>
          <w:tcPr>
            <w:tcW w:w="720" w:type="dxa"/>
            <w:vAlign w:val="bottom"/>
          </w:tcPr>
          <w:p w14:paraId="5BED1B8D" w14:textId="77777777" w:rsidR="0079094D" w:rsidRPr="00F12B31" w:rsidRDefault="0079094D" w:rsidP="00A371E4">
            <w:pPr>
              <w:jc w:val="right"/>
              <w:rPr>
                <w:rFonts w:ascii="Calibri" w:hAnsi="Calibri"/>
                <w:color w:val="000000"/>
              </w:rPr>
            </w:pPr>
            <w:r w:rsidRPr="00F12B31">
              <w:rPr>
                <w:rFonts w:ascii="Calibri" w:hAnsi="Calibri"/>
                <w:color w:val="000000"/>
              </w:rPr>
              <w:t>1228</w:t>
            </w:r>
          </w:p>
        </w:tc>
        <w:tc>
          <w:tcPr>
            <w:tcW w:w="630" w:type="dxa"/>
            <w:vAlign w:val="bottom"/>
          </w:tcPr>
          <w:p w14:paraId="3246D215" w14:textId="77777777" w:rsidR="0079094D" w:rsidRPr="00F12B31" w:rsidRDefault="0079094D" w:rsidP="00A371E4">
            <w:pPr>
              <w:jc w:val="right"/>
              <w:rPr>
                <w:rFonts w:ascii="Calibri" w:hAnsi="Calibri"/>
                <w:color w:val="000000"/>
              </w:rPr>
            </w:pPr>
            <w:r w:rsidRPr="00F12B31">
              <w:rPr>
                <w:rFonts w:ascii="Calibri" w:hAnsi="Calibri"/>
                <w:color w:val="000000"/>
              </w:rPr>
              <w:t>746</w:t>
            </w:r>
          </w:p>
        </w:tc>
        <w:tc>
          <w:tcPr>
            <w:tcW w:w="630" w:type="dxa"/>
            <w:vAlign w:val="bottom"/>
          </w:tcPr>
          <w:p w14:paraId="61F62BA5" w14:textId="77777777" w:rsidR="0079094D" w:rsidRPr="00F12B31" w:rsidRDefault="0079094D" w:rsidP="00A371E4">
            <w:pPr>
              <w:jc w:val="right"/>
              <w:rPr>
                <w:rFonts w:ascii="Calibri" w:hAnsi="Calibri"/>
                <w:color w:val="000000"/>
              </w:rPr>
            </w:pPr>
            <w:r w:rsidRPr="00F12B31">
              <w:rPr>
                <w:rFonts w:ascii="Calibri" w:hAnsi="Calibri"/>
                <w:color w:val="000000"/>
              </w:rPr>
              <w:t>166</w:t>
            </w:r>
          </w:p>
        </w:tc>
        <w:tc>
          <w:tcPr>
            <w:tcW w:w="630" w:type="dxa"/>
            <w:vAlign w:val="bottom"/>
          </w:tcPr>
          <w:p w14:paraId="3BF545BD" w14:textId="77777777" w:rsidR="0079094D" w:rsidRPr="00F12B31" w:rsidRDefault="0079094D" w:rsidP="00A371E4">
            <w:pPr>
              <w:jc w:val="right"/>
              <w:rPr>
                <w:rFonts w:ascii="Calibri" w:hAnsi="Calibri"/>
                <w:color w:val="000000"/>
              </w:rPr>
            </w:pPr>
            <w:r w:rsidRPr="00F12B31">
              <w:rPr>
                <w:rFonts w:ascii="Calibri" w:hAnsi="Calibri"/>
                <w:color w:val="000000"/>
              </w:rPr>
              <w:t>574</w:t>
            </w:r>
          </w:p>
        </w:tc>
        <w:tc>
          <w:tcPr>
            <w:tcW w:w="720" w:type="dxa"/>
            <w:vAlign w:val="bottom"/>
          </w:tcPr>
          <w:p w14:paraId="4B81339C" w14:textId="77777777" w:rsidR="0079094D" w:rsidRPr="00F12B31" w:rsidRDefault="0079094D" w:rsidP="00A371E4">
            <w:pPr>
              <w:jc w:val="right"/>
              <w:rPr>
                <w:rFonts w:ascii="Calibri" w:hAnsi="Calibri"/>
                <w:color w:val="000000"/>
              </w:rPr>
            </w:pPr>
            <w:r w:rsidRPr="00F12B31">
              <w:rPr>
                <w:rFonts w:ascii="Calibri" w:hAnsi="Calibri"/>
                <w:color w:val="000000"/>
              </w:rPr>
              <w:t>5207</w:t>
            </w:r>
          </w:p>
        </w:tc>
        <w:tc>
          <w:tcPr>
            <w:tcW w:w="810" w:type="dxa"/>
            <w:vAlign w:val="bottom"/>
          </w:tcPr>
          <w:p w14:paraId="36A5BA3E" w14:textId="77777777" w:rsidR="0079094D" w:rsidRPr="00F12B31" w:rsidRDefault="0079094D" w:rsidP="00A371E4">
            <w:pPr>
              <w:jc w:val="right"/>
              <w:rPr>
                <w:rFonts w:ascii="Calibri" w:hAnsi="Calibri"/>
                <w:color w:val="000000"/>
              </w:rPr>
            </w:pPr>
            <w:r w:rsidRPr="00F12B31">
              <w:rPr>
                <w:rFonts w:ascii="Calibri" w:hAnsi="Calibri"/>
                <w:color w:val="000000"/>
              </w:rPr>
              <w:t>25693</w:t>
            </w:r>
          </w:p>
        </w:tc>
        <w:tc>
          <w:tcPr>
            <w:tcW w:w="720" w:type="dxa"/>
            <w:vAlign w:val="bottom"/>
          </w:tcPr>
          <w:p w14:paraId="0EE6BCCF" w14:textId="77777777" w:rsidR="0079094D" w:rsidRPr="00F12B31" w:rsidRDefault="0079094D" w:rsidP="00A371E4">
            <w:pPr>
              <w:jc w:val="right"/>
              <w:rPr>
                <w:rFonts w:ascii="Calibri" w:hAnsi="Calibri"/>
                <w:color w:val="000000"/>
              </w:rPr>
            </w:pPr>
            <w:r w:rsidRPr="00F12B31">
              <w:rPr>
                <w:rFonts w:ascii="Calibri" w:hAnsi="Calibri"/>
                <w:color w:val="000000"/>
              </w:rPr>
              <w:t>1018</w:t>
            </w:r>
          </w:p>
        </w:tc>
        <w:tc>
          <w:tcPr>
            <w:tcW w:w="810" w:type="dxa"/>
            <w:vAlign w:val="bottom"/>
          </w:tcPr>
          <w:p w14:paraId="44E61456" w14:textId="77777777" w:rsidR="0079094D" w:rsidRPr="00F12B31" w:rsidRDefault="0079094D" w:rsidP="00A371E4">
            <w:pPr>
              <w:jc w:val="right"/>
              <w:rPr>
                <w:rFonts w:ascii="Calibri" w:hAnsi="Calibri"/>
                <w:color w:val="000000"/>
              </w:rPr>
            </w:pPr>
            <w:r w:rsidRPr="00F12B31">
              <w:rPr>
                <w:rFonts w:ascii="Calibri" w:hAnsi="Calibri"/>
                <w:color w:val="000000"/>
              </w:rPr>
              <w:t>2622</w:t>
            </w:r>
          </w:p>
        </w:tc>
      </w:tr>
      <w:tr w:rsidR="0079094D" w:rsidRPr="00F12B31" w14:paraId="2D52EB9D" w14:textId="77777777" w:rsidTr="00A371E4">
        <w:trPr>
          <w:trHeight w:val="548"/>
        </w:trPr>
        <w:tc>
          <w:tcPr>
            <w:tcW w:w="1278" w:type="dxa"/>
            <w:vAlign w:val="bottom"/>
          </w:tcPr>
          <w:p w14:paraId="257164DB" w14:textId="77777777" w:rsidR="0079094D" w:rsidRPr="00F12B31" w:rsidRDefault="0079094D" w:rsidP="00A371E4">
            <w:pPr>
              <w:rPr>
                <w:rFonts w:ascii="Calibri" w:hAnsi="Calibri"/>
                <w:color w:val="000000"/>
              </w:rPr>
            </w:pPr>
            <w:proofErr w:type="spellStart"/>
            <w:r w:rsidRPr="00F12B31">
              <w:rPr>
                <w:rFonts w:ascii="Calibri" w:hAnsi="Calibri"/>
                <w:color w:val="000000"/>
              </w:rPr>
              <w:t>TranscriptB</w:t>
            </w:r>
            <w:proofErr w:type="spellEnd"/>
          </w:p>
        </w:tc>
        <w:tc>
          <w:tcPr>
            <w:tcW w:w="450" w:type="dxa"/>
            <w:vAlign w:val="bottom"/>
          </w:tcPr>
          <w:p w14:paraId="0A36F55C" w14:textId="77777777" w:rsidR="0079094D" w:rsidRPr="00F12B31" w:rsidRDefault="0079094D" w:rsidP="00A371E4">
            <w:pPr>
              <w:jc w:val="right"/>
              <w:rPr>
                <w:rFonts w:ascii="Calibri" w:hAnsi="Calibri"/>
                <w:color w:val="000000"/>
              </w:rPr>
            </w:pPr>
            <w:r w:rsidRPr="00F12B31">
              <w:rPr>
                <w:rFonts w:ascii="Calibri" w:hAnsi="Calibri"/>
                <w:color w:val="000000"/>
              </w:rPr>
              <w:t>36</w:t>
            </w:r>
          </w:p>
        </w:tc>
        <w:tc>
          <w:tcPr>
            <w:tcW w:w="630" w:type="dxa"/>
            <w:vAlign w:val="bottom"/>
          </w:tcPr>
          <w:p w14:paraId="796F8F0E" w14:textId="77777777" w:rsidR="0079094D" w:rsidRPr="00F12B31" w:rsidRDefault="0079094D" w:rsidP="00A371E4">
            <w:pPr>
              <w:jc w:val="right"/>
              <w:rPr>
                <w:rFonts w:ascii="Calibri" w:hAnsi="Calibri"/>
                <w:color w:val="000000"/>
              </w:rPr>
            </w:pPr>
            <w:r w:rsidRPr="00F12B31">
              <w:rPr>
                <w:rFonts w:ascii="Calibri" w:hAnsi="Calibri"/>
                <w:color w:val="000000"/>
              </w:rPr>
              <w:t>328</w:t>
            </w:r>
          </w:p>
        </w:tc>
        <w:tc>
          <w:tcPr>
            <w:tcW w:w="630" w:type="dxa"/>
            <w:vAlign w:val="bottom"/>
          </w:tcPr>
          <w:p w14:paraId="47CFF49C" w14:textId="77777777" w:rsidR="0079094D" w:rsidRPr="00F12B31" w:rsidRDefault="0079094D" w:rsidP="00A371E4">
            <w:pPr>
              <w:jc w:val="right"/>
              <w:rPr>
                <w:rFonts w:ascii="Calibri" w:hAnsi="Calibri"/>
                <w:color w:val="000000"/>
              </w:rPr>
            </w:pPr>
            <w:r w:rsidRPr="00F12B31">
              <w:rPr>
                <w:rFonts w:ascii="Calibri" w:hAnsi="Calibri"/>
                <w:color w:val="000000"/>
              </w:rPr>
              <w:t>190</w:t>
            </w:r>
          </w:p>
        </w:tc>
        <w:tc>
          <w:tcPr>
            <w:tcW w:w="630" w:type="dxa"/>
            <w:vAlign w:val="bottom"/>
          </w:tcPr>
          <w:p w14:paraId="0FE7ED80" w14:textId="77777777" w:rsidR="0079094D" w:rsidRPr="00F12B31" w:rsidRDefault="0079094D" w:rsidP="00A371E4">
            <w:pPr>
              <w:jc w:val="right"/>
              <w:rPr>
                <w:rFonts w:ascii="Calibri" w:hAnsi="Calibri"/>
                <w:color w:val="000000"/>
              </w:rPr>
            </w:pPr>
            <w:r w:rsidRPr="00F12B31">
              <w:rPr>
                <w:rFonts w:ascii="Calibri" w:hAnsi="Calibri"/>
                <w:color w:val="000000"/>
              </w:rPr>
              <w:t>178</w:t>
            </w:r>
          </w:p>
        </w:tc>
        <w:tc>
          <w:tcPr>
            <w:tcW w:w="720" w:type="dxa"/>
            <w:vAlign w:val="bottom"/>
          </w:tcPr>
          <w:p w14:paraId="4F8EFF65" w14:textId="77777777" w:rsidR="0079094D" w:rsidRPr="00F12B31" w:rsidRDefault="0079094D" w:rsidP="00A371E4">
            <w:pPr>
              <w:jc w:val="right"/>
              <w:rPr>
                <w:rFonts w:ascii="Calibri" w:hAnsi="Calibri"/>
                <w:color w:val="000000"/>
              </w:rPr>
            </w:pPr>
            <w:r w:rsidRPr="00F12B31">
              <w:rPr>
                <w:rFonts w:ascii="Calibri" w:hAnsi="Calibri"/>
                <w:color w:val="000000"/>
              </w:rPr>
              <w:t>36</w:t>
            </w:r>
          </w:p>
        </w:tc>
        <w:tc>
          <w:tcPr>
            <w:tcW w:w="630" w:type="dxa"/>
            <w:vAlign w:val="bottom"/>
          </w:tcPr>
          <w:p w14:paraId="3BE8B2DD" w14:textId="77777777" w:rsidR="0079094D" w:rsidRPr="00F12B31" w:rsidRDefault="0079094D" w:rsidP="00A371E4">
            <w:pPr>
              <w:jc w:val="right"/>
              <w:rPr>
                <w:rFonts w:ascii="Calibri" w:hAnsi="Calibri"/>
                <w:color w:val="000000"/>
              </w:rPr>
            </w:pPr>
            <w:r w:rsidRPr="00F12B31">
              <w:rPr>
                <w:rFonts w:ascii="Calibri" w:hAnsi="Calibri"/>
                <w:color w:val="000000"/>
              </w:rPr>
              <w:t>4</w:t>
            </w:r>
          </w:p>
        </w:tc>
        <w:tc>
          <w:tcPr>
            <w:tcW w:w="630" w:type="dxa"/>
            <w:vAlign w:val="bottom"/>
          </w:tcPr>
          <w:p w14:paraId="692294B6" w14:textId="77777777" w:rsidR="0079094D" w:rsidRPr="00F12B31" w:rsidRDefault="0079094D" w:rsidP="00A371E4">
            <w:pPr>
              <w:jc w:val="right"/>
              <w:rPr>
                <w:rFonts w:ascii="Calibri" w:hAnsi="Calibri"/>
                <w:color w:val="000000"/>
              </w:rPr>
            </w:pPr>
            <w:r w:rsidRPr="00F12B31">
              <w:rPr>
                <w:rFonts w:ascii="Calibri" w:hAnsi="Calibri"/>
                <w:color w:val="000000"/>
              </w:rPr>
              <w:t>0</w:t>
            </w:r>
          </w:p>
        </w:tc>
        <w:tc>
          <w:tcPr>
            <w:tcW w:w="630" w:type="dxa"/>
            <w:vAlign w:val="bottom"/>
          </w:tcPr>
          <w:p w14:paraId="6EAFEE72" w14:textId="77777777" w:rsidR="0079094D" w:rsidRPr="00F12B31" w:rsidRDefault="0079094D" w:rsidP="00A371E4">
            <w:pPr>
              <w:jc w:val="right"/>
              <w:rPr>
                <w:rFonts w:ascii="Calibri" w:hAnsi="Calibri"/>
                <w:color w:val="000000"/>
              </w:rPr>
            </w:pPr>
            <w:r w:rsidRPr="00F12B31">
              <w:rPr>
                <w:rFonts w:ascii="Calibri" w:hAnsi="Calibri"/>
                <w:color w:val="000000"/>
              </w:rPr>
              <w:t>0</w:t>
            </w:r>
          </w:p>
        </w:tc>
        <w:tc>
          <w:tcPr>
            <w:tcW w:w="720" w:type="dxa"/>
            <w:vAlign w:val="bottom"/>
          </w:tcPr>
          <w:p w14:paraId="6E5B6D91" w14:textId="77777777" w:rsidR="0079094D" w:rsidRPr="00F12B31" w:rsidRDefault="0079094D" w:rsidP="00A371E4">
            <w:pPr>
              <w:jc w:val="right"/>
              <w:rPr>
                <w:rFonts w:ascii="Calibri" w:hAnsi="Calibri"/>
                <w:color w:val="000000"/>
              </w:rPr>
            </w:pPr>
            <w:r w:rsidRPr="00F12B31">
              <w:rPr>
                <w:rFonts w:ascii="Calibri" w:hAnsi="Calibri"/>
                <w:color w:val="000000"/>
              </w:rPr>
              <w:t>2581</w:t>
            </w:r>
          </w:p>
        </w:tc>
        <w:tc>
          <w:tcPr>
            <w:tcW w:w="810" w:type="dxa"/>
            <w:vAlign w:val="bottom"/>
          </w:tcPr>
          <w:p w14:paraId="448751EE" w14:textId="77777777" w:rsidR="0079094D" w:rsidRPr="00F12B31" w:rsidRDefault="0079094D" w:rsidP="00A371E4">
            <w:pPr>
              <w:jc w:val="right"/>
              <w:rPr>
                <w:rFonts w:ascii="Calibri" w:hAnsi="Calibri"/>
                <w:color w:val="000000"/>
              </w:rPr>
            </w:pPr>
            <w:r w:rsidRPr="00F12B31">
              <w:rPr>
                <w:rFonts w:ascii="Calibri" w:hAnsi="Calibri"/>
                <w:color w:val="000000"/>
              </w:rPr>
              <w:t>7068</w:t>
            </w:r>
          </w:p>
        </w:tc>
        <w:tc>
          <w:tcPr>
            <w:tcW w:w="720" w:type="dxa"/>
            <w:vAlign w:val="bottom"/>
          </w:tcPr>
          <w:p w14:paraId="165EF3DA" w14:textId="77777777" w:rsidR="0079094D" w:rsidRPr="00F12B31" w:rsidRDefault="0079094D" w:rsidP="00A371E4">
            <w:pPr>
              <w:jc w:val="right"/>
              <w:rPr>
                <w:rFonts w:ascii="Calibri" w:hAnsi="Calibri"/>
                <w:color w:val="000000"/>
              </w:rPr>
            </w:pPr>
            <w:r w:rsidRPr="00F12B31">
              <w:rPr>
                <w:rFonts w:ascii="Calibri" w:hAnsi="Calibri"/>
                <w:color w:val="000000"/>
              </w:rPr>
              <w:t>298</w:t>
            </w:r>
          </w:p>
        </w:tc>
        <w:tc>
          <w:tcPr>
            <w:tcW w:w="810" w:type="dxa"/>
            <w:vAlign w:val="bottom"/>
          </w:tcPr>
          <w:p w14:paraId="53BDA43F" w14:textId="77777777" w:rsidR="0079094D" w:rsidRPr="00F12B31" w:rsidRDefault="0079094D" w:rsidP="00A371E4">
            <w:pPr>
              <w:jc w:val="right"/>
              <w:rPr>
                <w:rFonts w:ascii="Calibri" w:hAnsi="Calibri"/>
                <w:color w:val="000000"/>
              </w:rPr>
            </w:pPr>
            <w:r w:rsidRPr="00F12B31">
              <w:rPr>
                <w:rFonts w:ascii="Calibri" w:hAnsi="Calibri"/>
                <w:color w:val="000000"/>
              </w:rPr>
              <w:t>17049</w:t>
            </w:r>
          </w:p>
        </w:tc>
      </w:tr>
    </w:tbl>
    <w:p w14:paraId="6125C0FF" w14:textId="77777777" w:rsidR="0079094D" w:rsidRDefault="0079094D" w:rsidP="0079094D">
      <w:proofErr w:type="gramStart"/>
      <w:r>
        <w:t>Figure 1B.</w:t>
      </w:r>
      <w:proofErr w:type="gramEnd"/>
      <w:r>
        <w:t xml:space="preserve"> Count level measurement of two transcripts (genes) in four groups</w:t>
      </w:r>
    </w:p>
    <w:p w14:paraId="0069E41C" w14:textId="77777777" w:rsidR="0079094D" w:rsidRDefault="0079094D" w:rsidP="0079094D"/>
    <w:tbl>
      <w:tblPr>
        <w:tblStyle w:val="TableGrid"/>
        <w:tblW w:w="0" w:type="auto"/>
        <w:tblLook w:val="04A0" w:firstRow="1" w:lastRow="0" w:firstColumn="1" w:lastColumn="0" w:noHBand="0" w:noVBand="1"/>
      </w:tblPr>
      <w:tblGrid>
        <w:gridCol w:w="1915"/>
        <w:gridCol w:w="1915"/>
        <w:gridCol w:w="1915"/>
      </w:tblGrid>
      <w:tr w:rsidR="0079094D" w14:paraId="109A0A47" w14:textId="77777777" w:rsidTr="00A371E4">
        <w:tc>
          <w:tcPr>
            <w:tcW w:w="1915" w:type="dxa"/>
            <w:vAlign w:val="bottom"/>
          </w:tcPr>
          <w:p w14:paraId="7960C81B" w14:textId="77777777" w:rsidR="0079094D" w:rsidRDefault="0079094D" w:rsidP="00A371E4">
            <w:pPr>
              <w:rPr>
                <w:rFonts w:ascii="Calibri" w:hAnsi="Calibri"/>
                <w:color w:val="000000"/>
              </w:rPr>
            </w:pPr>
          </w:p>
        </w:tc>
        <w:tc>
          <w:tcPr>
            <w:tcW w:w="1915" w:type="dxa"/>
            <w:vAlign w:val="bottom"/>
          </w:tcPr>
          <w:p w14:paraId="10E9AE05" w14:textId="77777777" w:rsidR="0079094D" w:rsidRDefault="0079094D" w:rsidP="00A371E4">
            <w:pPr>
              <w:rPr>
                <w:rFonts w:ascii="Calibri" w:hAnsi="Calibri"/>
                <w:color w:val="000000"/>
              </w:rPr>
            </w:pPr>
            <w:r>
              <w:rPr>
                <w:rFonts w:ascii="Calibri" w:hAnsi="Calibri"/>
                <w:color w:val="000000"/>
              </w:rPr>
              <w:t>EPIG</w:t>
            </w:r>
          </w:p>
        </w:tc>
        <w:tc>
          <w:tcPr>
            <w:tcW w:w="1915" w:type="dxa"/>
            <w:vAlign w:val="bottom"/>
          </w:tcPr>
          <w:p w14:paraId="6FC5C16B" w14:textId="77777777" w:rsidR="0079094D" w:rsidRDefault="0079094D" w:rsidP="00A371E4">
            <w:pPr>
              <w:rPr>
                <w:rFonts w:ascii="Calibri" w:hAnsi="Calibri"/>
                <w:color w:val="000000"/>
              </w:rPr>
            </w:pPr>
            <w:r>
              <w:rPr>
                <w:rFonts w:ascii="Calibri" w:hAnsi="Calibri"/>
                <w:color w:val="000000"/>
              </w:rPr>
              <w:t>EPIG-</w:t>
            </w:r>
            <w:proofErr w:type="spellStart"/>
            <w:r>
              <w:rPr>
                <w:rFonts w:ascii="Calibri" w:hAnsi="Calibri"/>
                <w:color w:val="000000"/>
              </w:rPr>
              <w:t>Seq</w:t>
            </w:r>
            <w:proofErr w:type="spellEnd"/>
          </w:p>
        </w:tc>
      </w:tr>
      <w:tr w:rsidR="0079094D" w14:paraId="2C46F6D1" w14:textId="77777777" w:rsidTr="00A371E4">
        <w:tc>
          <w:tcPr>
            <w:tcW w:w="1915" w:type="dxa"/>
            <w:vAlign w:val="bottom"/>
          </w:tcPr>
          <w:p w14:paraId="0089088F" w14:textId="77777777" w:rsidR="0079094D" w:rsidRDefault="0079094D" w:rsidP="00A371E4">
            <w:pPr>
              <w:rPr>
                <w:rFonts w:ascii="Calibri" w:hAnsi="Calibri"/>
                <w:color w:val="000000"/>
              </w:rPr>
            </w:pPr>
            <w:r>
              <w:rPr>
                <w:rFonts w:ascii="Calibri" w:hAnsi="Calibri"/>
                <w:color w:val="000000"/>
              </w:rPr>
              <w:t>Data type</w:t>
            </w:r>
          </w:p>
        </w:tc>
        <w:tc>
          <w:tcPr>
            <w:tcW w:w="1915" w:type="dxa"/>
            <w:vAlign w:val="bottom"/>
          </w:tcPr>
          <w:p w14:paraId="241A035C" w14:textId="77777777" w:rsidR="0079094D" w:rsidRDefault="0079094D" w:rsidP="00A371E4">
            <w:pPr>
              <w:rPr>
                <w:rFonts w:ascii="Calibri" w:hAnsi="Calibri"/>
                <w:color w:val="000000"/>
              </w:rPr>
            </w:pPr>
            <w:r>
              <w:rPr>
                <w:rFonts w:ascii="Calibri" w:hAnsi="Calibri"/>
                <w:color w:val="000000"/>
              </w:rPr>
              <w:t>Continuous</w:t>
            </w:r>
          </w:p>
        </w:tc>
        <w:tc>
          <w:tcPr>
            <w:tcW w:w="1915" w:type="dxa"/>
            <w:vAlign w:val="bottom"/>
          </w:tcPr>
          <w:p w14:paraId="14FF96C0" w14:textId="77777777" w:rsidR="0079094D" w:rsidRDefault="0079094D" w:rsidP="00A371E4">
            <w:pPr>
              <w:rPr>
                <w:rFonts w:ascii="Calibri" w:hAnsi="Calibri"/>
                <w:color w:val="000000"/>
              </w:rPr>
            </w:pPr>
            <w:r>
              <w:rPr>
                <w:rFonts w:ascii="Calibri" w:hAnsi="Calibri"/>
                <w:color w:val="000000"/>
              </w:rPr>
              <w:t>Count level</w:t>
            </w:r>
          </w:p>
        </w:tc>
      </w:tr>
      <w:tr w:rsidR="0079094D" w14:paraId="23894A75" w14:textId="77777777" w:rsidTr="00A371E4">
        <w:tc>
          <w:tcPr>
            <w:tcW w:w="1915" w:type="dxa"/>
            <w:vAlign w:val="bottom"/>
          </w:tcPr>
          <w:p w14:paraId="39776E74" w14:textId="77777777" w:rsidR="0079094D" w:rsidRDefault="0079094D" w:rsidP="00A371E4">
            <w:pPr>
              <w:rPr>
                <w:rFonts w:ascii="Calibri" w:hAnsi="Calibri"/>
                <w:color w:val="000000"/>
              </w:rPr>
            </w:pPr>
            <w:r>
              <w:rPr>
                <w:rFonts w:ascii="Calibri" w:hAnsi="Calibri"/>
                <w:color w:val="000000"/>
              </w:rPr>
              <w:t>Distribution assumption</w:t>
            </w:r>
          </w:p>
        </w:tc>
        <w:tc>
          <w:tcPr>
            <w:tcW w:w="1915" w:type="dxa"/>
            <w:vAlign w:val="bottom"/>
          </w:tcPr>
          <w:p w14:paraId="35D53504" w14:textId="77777777" w:rsidR="0079094D" w:rsidRDefault="0079094D" w:rsidP="00A371E4">
            <w:pPr>
              <w:rPr>
                <w:rFonts w:ascii="Calibri" w:hAnsi="Calibri"/>
                <w:color w:val="000000"/>
              </w:rPr>
            </w:pPr>
            <w:r>
              <w:rPr>
                <w:rFonts w:ascii="Calibri" w:hAnsi="Calibri"/>
                <w:color w:val="000000"/>
              </w:rPr>
              <w:t>Gaussian</w:t>
            </w:r>
          </w:p>
        </w:tc>
        <w:tc>
          <w:tcPr>
            <w:tcW w:w="1915" w:type="dxa"/>
            <w:vAlign w:val="bottom"/>
          </w:tcPr>
          <w:p w14:paraId="4F5FA6A8" w14:textId="77777777" w:rsidR="0079094D" w:rsidRDefault="0079094D" w:rsidP="00A371E4">
            <w:pPr>
              <w:rPr>
                <w:rFonts w:ascii="Calibri" w:hAnsi="Calibri"/>
                <w:color w:val="000000"/>
              </w:rPr>
            </w:pPr>
            <w:r>
              <w:rPr>
                <w:rFonts w:ascii="Calibri" w:hAnsi="Calibri"/>
                <w:color w:val="000000"/>
              </w:rPr>
              <w:t>Poisson</w:t>
            </w:r>
          </w:p>
        </w:tc>
      </w:tr>
      <w:tr w:rsidR="0079094D" w14:paraId="3EA3618B" w14:textId="77777777" w:rsidTr="00A371E4">
        <w:tc>
          <w:tcPr>
            <w:tcW w:w="1915" w:type="dxa"/>
            <w:vAlign w:val="bottom"/>
          </w:tcPr>
          <w:p w14:paraId="64FA32A8" w14:textId="77777777" w:rsidR="0079094D" w:rsidRDefault="0079094D" w:rsidP="00A371E4">
            <w:pPr>
              <w:rPr>
                <w:rFonts w:ascii="Calibri" w:hAnsi="Calibri"/>
                <w:color w:val="000000"/>
              </w:rPr>
            </w:pPr>
            <w:r>
              <w:rPr>
                <w:rFonts w:ascii="Calibri" w:hAnsi="Calibri"/>
                <w:color w:val="000000"/>
              </w:rPr>
              <w:t>Correlation measurement</w:t>
            </w:r>
          </w:p>
        </w:tc>
        <w:tc>
          <w:tcPr>
            <w:tcW w:w="1915" w:type="dxa"/>
            <w:vAlign w:val="bottom"/>
          </w:tcPr>
          <w:p w14:paraId="6D765429" w14:textId="77777777" w:rsidR="0079094D" w:rsidRDefault="0079094D" w:rsidP="00A371E4">
            <w:pPr>
              <w:rPr>
                <w:rFonts w:ascii="Calibri" w:hAnsi="Calibri"/>
                <w:color w:val="000000"/>
              </w:rPr>
            </w:pPr>
            <w:r>
              <w:rPr>
                <w:rFonts w:ascii="Calibri" w:hAnsi="Calibri"/>
                <w:color w:val="000000"/>
              </w:rPr>
              <w:t>Person's</w:t>
            </w:r>
          </w:p>
        </w:tc>
        <w:tc>
          <w:tcPr>
            <w:tcW w:w="1915" w:type="dxa"/>
            <w:vAlign w:val="bottom"/>
          </w:tcPr>
          <w:p w14:paraId="6F878FC5" w14:textId="77777777" w:rsidR="0079094D" w:rsidRDefault="0079094D" w:rsidP="00A371E4">
            <w:pPr>
              <w:rPr>
                <w:rFonts w:ascii="Calibri" w:hAnsi="Calibri"/>
                <w:color w:val="000000"/>
              </w:rPr>
            </w:pPr>
            <w:r>
              <w:rPr>
                <w:rFonts w:ascii="Calibri" w:hAnsi="Calibri"/>
                <w:color w:val="000000"/>
              </w:rPr>
              <w:t>CYs</w:t>
            </w:r>
          </w:p>
        </w:tc>
      </w:tr>
      <w:tr w:rsidR="0079094D" w14:paraId="7908AE57" w14:textId="77777777" w:rsidTr="00A371E4">
        <w:tc>
          <w:tcPr>
            <w:tcW w:w="1915" w:type="dxa"/>
            <w:vAlign w:val="bottom"/>
          </w:tcPr>
          <w:p w14:paraId="1CE1D768" w14:textId="77777777" w:rsidR="0079094D" w:rsidRDefault="0079094D" w:rsidP="00A371E4">
            <w:pPr>
              <w:rPr>
                <w:rFonts w:ascii="Calibri" w:hAnsi="Calibri"/>
                <w:color w:val="000000"/>
              </w:rPr>
            </w:pPr>
            <w:r>
              <w:rPr>
                <w:rFonts w:ascii="Calibri" w:hAnsi="Calibri"/>
                <w:color w:val="000000"/>
              </w:rPr>
              <w:t>Measurement or spreading</w:t>
            </w:r>
          </w:p>
        </w:tc>
        <w:tc>
          <w:tcPr>
            <w:tcW w:w="1915" w:type="dxa"/>
            <w:vAlign w:val="bottom"/>
          </w:tcPr>
          <w:p w14:paraId="1F117651" w14:textId="77777777" w:rsidR="0079094D" w:rsidRDefault="0079094D" w:rsidP="00A371E4">
            <w:pPr>
              <w:rPr>
                <w:rFonts w:ascii="Calibri" w:hAnsi="Calibri"/>
                <w:color w:val="000000"/>
              </w:rPr>
            </w:pPr>
            <w:r>
              <w:rPr>
                <w:rFonts w:ascii="Calibri" w:hAnsi="Calibri"/>
                <w:color w:val="000000"/>
              </w:rPr>
              <w:t>Variance</w:t>
            </w:r>
          </w:p>
        </w:tc>
        <w:tc>
          <w:tcPr>
            <w:tcW w:w="1915" w:type="dxa"/>
            <w:vAlign w:val="bottom"/>
          </w:tcPr>
          <w:p w14:paraId="7BF4CA7A" w14:textId="77777777" w:rsidR="0079094D" w:rsidRDefault="0079094D" w:rsidP="00A371E4">
            <w:pPr>
              <w:rPr>
                <w:rFonts w:ascii="Calibri" w:hAnsi="Calibri"/>
                <w:color w:val="000000"/>
              </w:rPr>
            </w:pPr>
            <w:r>
              <w:rPr>
                <w:rFonts w:ascii="Calibri" w:hAnsi="Calibri"/>
                <w:color w:val="000000"/>
              </w:rPr>
              <w:t>Dispersion</w:t>
            </w:r>
          </w:p>
        </w:tc>
      </w:tr>
      <w:tr w:rsidR="0079094D" w14:paraId="5114C1CE" w14:textId="77777777" w:rsidTr="00A371E4">
        <w:tc>
          <w:tcPr>
            <w:tcW w:w="1915" w:type="dxa"/>
            <w:vAlign w:val="bottom"/>
          </w:tcPr>
          <w:p w14:paraId="5D1541C1" w14:textId="77777777" w:rsidR="0079094D" w:rsidRDefault="0079094D" w:rsidP="00A371E4">
            <w:pPr>
              <w:rPr>
                <w:rFonts w:ascii="Calibri" w:hAnsi="Calibri"/>
                <w:color w:val="000000"/>
              </w:rPr>
            </w:pPr>
            <w:r>
              <w:rPr>
                <w:rFonts w:ascii="Calibri" w:hAnsi="Calibri"/>
                <w:color w:val="000000"/>
              </w:rPr>
              <w:t>Magnitude measurement</w:t>
            </w:r>
          </w:p>
        </w:tc>
        <w:tc>
          <w:tcPr>
            <w:tcW w:w="1915" w:type="dxa"/>
            <w:vAlign w:val="bottom"/>
          </w:tcPr>
          <w:p w14:paraId="13887696" w14:textId="77777777" w:rsidR="0079094D" w:rsidRDefault="0079094D" w:rsidP="00A371E4">
            <w:pPr>
              <w:rPr>
                <w:rFonts w:ascii="Calibri" w:hAnsi="Calibri"/>
                <w:color w:val="000000"/>
              </w:rPr>
            </w:pPr>
            <w:proofErr w:type="spellStart"/>
            <w:r>
              <w:rPr>
                <w:rFonts w:ascii="Calibri" w:hAnsi="Calibri"/>
                <w:color w:val="000000"/>
              </w:rPr>
              <w:t>LogRatio</w:t>
            </w:r>
            <w:proofErr w:type="spellEnd"/>
          </w:p>
        </w:tc>
        <w:tc>
          <w:tcPr>
            <w:tcW w:w="1915" w:type="dxa"/>
            <w:vAlign w:val="bottom"/>
          </w:tcPr>
          <w:p w14:paraId="753A1A6D" w14:textId="77777777" w:rsidR="0079094D" w:rsidRDefault="0079094D" w:rsidP="00A371E4">
            <w:pPr>
              <w:rPr>
                <w:rFonts w:ascii="Calibri" w:hAnsi="Calibri"/>
                <w:color w:val="000000"/>
              </w:rPr>
            </w:pPr>
            <w:r>
              <w:rPr>
                <w:rFonts w:ascii="Calibri" w:hAnsi="Calibri"/>
                <w:color w:val="000000"/>
              </w:rPr>
              <w:t>Wilcoxon test</w:t>
            </w:r>
          </w:p>
        </w:tc>
      </w:tr>
      <w:tr w:rsidR="0079094D" w14:paraId="37D7EAD2" w14:textId="77777777" w:rsidTr="00A371E4">
        <w:tc>
          <w:tcPr>
            <w:tcW w:w="1915" w:type="dxa"/>
            <w:vAlign w:val="bottom"/>
          </w:tcPr>
          <w:p w14:paraId="245BDF91" w14:textId="77777777" w:rsidR="0079094D" w:rsidRDefault="0079094D" w:rsidP="00A371E4">
            <w:pPr>
              <w:rPr>
                <w:rFonts w:ascii="Calibri" w:hAnsi="Calibri"/>
                <w:color w:val="000000"/>
              </w:rPr>
            </w:pPr>
            <w:r>
              <w:rPr>
                <w:rFonts w:ascii="Calibri" w:hAnsi="Calibri"/>
                <w:color w:val="000000"/>
              </w:rPr>
              <w:t>Significant test</w:t>
            </w:r>
          </w:p>
        </w:tc>
        <w:tc>
          <w:tcPr>
            <w:tcW w:w="1915" w:type="dxa"/>
            <w:vAlign w:val="bottom"/>
          </w:tcPr>
          <w:p w14:paraId="739C8E72" w14:textId="77777777" w:rsidR="0079094D" w:rsidRDefault="0079094D" w:rsidP="00A371E4">
            <w:pPr>
              <w:rPr>
                <w:rFonts w:ascii="Calibri" w:hAnsi="Calibri"/>
                <w:color w:val="000000"/>
              </w:rPr>
            </w:pPr>
            <w:proofErr w:type="spellStart"/>
            <w:r>
              <w:rPr>
                <w:rFonts w:ascii="Calibri" w:hAnsi="Calibri"/>
                <w:color w:val="000000"/>
              </w:rPr>
              <w:t>SignalToNoise</w:t>
            </w:r>
            <w:proofErr w:type="spellEnd"/>
          </w:p>
        </w:tc>
        <w:tc>
          <w:tcPr>
            <w:tcW w:w="1915" w:type="dxa"/>
            <w:vAlign w:val="bottom"/>
          </w:tcPr>
          <w:p w14:paraId="5811A446" w14:textId="77777777" w:rsidR="0079094D" w:rsidRDefault="0079094D" w:rsidP="00A371E4">
            <w:pPr>
              <w:rPr>
                <w:rFonts w:ascii="Calibri" w:hAnsi="Calibri"/>
                <w:color w:val="000000"/>
              </w:rPr>
            </w:pPr>
            <w:r>
              <w:rPr>
                <w:rFonts w:ascii="Calibri" w:hAnsi="Calibri"/>
                <w:color w:val="000000"/>
              </w:rPr>
              <w:t>Variance-to-mean ratio (VMR)</w:t>
            </w:r>
          </w:p>
        </w:tc>
      </w:tr>
      <w:tr w:rsidR="0079094D" w14:paraId="72A1F8AF" w14:textId="77777777" w:rsidTr="00A371E4">
        <w:tc>
          <w:tcPr>
            <w:tcW w:w="1915" w:type="dxa"/>
            <w:vAlign w:val="bottom"/>
          </w:tcPr>
          <w:p w14:paraId="71584883" w14:textId="77777777" w:rsidR="0079094D" w:rsidRDefault="0079094D" w:rsidP="00A371E4">
            <w:pPr>
              <w:rPr>
                <w:rFonts w:ascii="Calibri" w:hAnsi="Calibri"/>
                <w:color w:val="000000"/>
              </w:rPr>
            </w:pPr>
            <w:r>
              <w:rPr>
                <w:rFonts w:ascii="Calibri" w:hAnsi="Calibri"/>
                <w:color w:val="000000"/>
              </w:rPr>
              <w:t>Deliverable results</w:t>
            </w:r>
          </w:p>
        </w:tc>
        <w:tc>
          <w:tcPr>
            <w:tcW w:w="1915" w:type="dxa"/>
            <w:vAlign w:val="bottom"/>
          </w:tcPr>
          <w:p w14:paraId="62E2BBB4" w14:textId="77777777" w:rsidR="0079094D" w:rsidRDefault="0079094D" w:rsidP="00A371E4">
            <w:pPr>
              <w:rPr>
                <w:rFonts w:ascii="Calibri" w:hAnsi="Calibri"/>
                <w:color w:val="000000"/>
              </w:rPr>
            </w:pPr>
            <w:r>
              <w:rPr>
                <w:rFonts w:ascii="Calibri" w:hAnsi="Calibri"/>
                <w:color w:val="000000"/>
              </w:rPr>
              <w:t>Co-expression pattern</w:t>
            </w:r>
          </w:p>
        </w:tc>
        <w:tc>
          <w:tcPr>
            <w:tcW w:w="1915" w:type="dxa"/>
            <w:vAlign w:val="bottom"/>
          </w:tcPr>
          <w:p w14:paraId="2F47DACF" w14:textId="77777777" w:rsidR="0079094D" w:rsidRDefault="0079094D" w:rsidP="00A371E4">
            <w:pPr>
              <w:rPr>
                <w:rFonts w:ascii="Calibri" w:hAnsi="Calibri"/>
                <w:color w:val="000000"/>
              </w:rPr>
            </w:pPr>
            <w:r>
              <w:rPr>
                <w:rFonts w:ascii="Calibri" w:hAnsi="Calibri"/>
                <w:color w:val="000000"/>
              </w:rPr>
              <w:t>Co-expression pattern</w:t>
            </w:r>
          </w:p>
        </w:tc>
      </w:tr>
    </w:tbl>
    <w:p w14:paraId="4ACE4856" w14:textId="77777777" w:rsidR="0079094D" w:rsidRDefault="0079094D" w:rsidP="0079094D">
      <w:proofErr w:type="gramStart"/>
      <w:r>
        <w:t>Table 1.</w:t>
      </w:r>
      <w:proofErr w:type="gramEnd"/>
      <w:r>
        <w:t xml:space="preserve"> Comparison of EPIG-</w:t>
      </w:r>
      <w:proofErr w:type="spellStart"/>
      <w:r>
        <w:t>Seq</w:t>
      </w:r>
      <w:proofErr w:type="spellEnd"/>
      <w:r>
        <w:t xml:space="preserve"> vs. EPIG</w:t>
      </w:r>
    </w:p>
    <w:p w14:paraId="66B9E155" w14:textId="77777777" w:rsidR="0079094D" w:rsidRDefault="0079094D" w:rsidP="0079094D">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596"/>
        <w:gridCol w:w="1596"/>
        <w:gridCol w:w="1596"/>
        <w:gridCol w:w="1596"/>
        <w:gridCol w:w="1596"/>
        <w:gridCol w:w="1596"/>
      </w:tblGrid>
      <w:tr w:rsidR="0079094D" w14:paraId="6351ACF9" w14:textId="77777777" w:rsidTr="00A371E4">
        <w:tc>
          <w:tcPr>
            <w:tcW w:w="1596" w:type="dxa"/>
            <w:vAlign w:val="bottom"/>
          </w:tcPr>
          <w:p w14:paraId="04066EC5" w14:textId="77777777" w:rsidR="0079094D" w:rsidRDefault="0079094D" w:rsidP="00A371E4">
            <w:pPr>
              <w:rPr>
                <w:rFonts w:ascii="Calibri" w:hAnsi="Calibri"/>
                <w:color w:val="000000"/>
              </w:rPr>
            </w:pPr>
            <w:r>
              <w:rPr>
                <w:rFonts w:ascii="Calibri" w:hAnsi="Calibri"/>
                <w:color w:val="000000"/>
              </w:rPr>
              <w:t>Pattern number</w:t>
            </w:r>
          </w:p>
        </w:tc>
        <w:tc>
          <w:tcPr>
            <w:tcW w:w="1596" w:type="dxa"/>
            <w:vAlign w:val="bottom"/>
          </w:tcPr>
          <w:p w14:paraId="05D43CD5" w14:textId="77777777" w:rsidR="0079094D" w:rsidRDefault="0079094D" w:rsidP="00A371E4">
            <w:pPr>
              <w:rPr>
                <w:rFonts w:ascii="Calibri" w:hAnsi="Calibri"/>
                <w:color w:val="000000"/>
              </w:rPr>
            </w:pPr>
            <w:r>
              <w:rPr>
                <w:rFonts w:ascii="Calibri" w:hAnsi="Calibri"/>
                <w:color w:val="000000"/>
              </w:rPr>
              <w:t>Number of genes</w:t>
            </w:r>
          </w:p>
        </w:tc>
        <w:tc>
          <w:tcPr>
            <w:tcW w:w="1596" w:type="dxa"/>
            <w:vAlign w:val="bottom"/>
          </w:tcPr>
          <w:p w14:paraId="3A2E72DF" w14:textId="77777777" w:rsidR="0079094D" w:rsidRDefault="0079094D" w:rsidP="00A371E4">
            <w:pPr>
              <w:rPr>
                <w:rFonts w:ascii="Calibri" w:hAnsi="Calibri"/>
                <w:color w:val="000000"/>
              </w:rPr>
            </w:pPr>
            <w:r>
              <w:rPr>
                <w:rFonts w:ascii="Calibri" w:hAnsi="Calibri"/>
                <w:color w:val="000000"/>
              </w:rPr>
              <w:t>Group1</w:t>
            </w:r>
          </w:p>
        </w:tc>
        <w:tc>
          <w:tcPr>
            <w:tcW w:w="1596" w:type="dxa"/>
            <w:vAlign w:val="bottom"/>
          </w:tcPr>
          <w:p w14:paraId="22F9B765" w14:textId="77777777" w:rsidR="0079094D" w:rsidRDefault="0079094D" w:rsidP="00A371E4">
            <w:pPr>
              <w:rPr>
                <w:rFonts w:ascii="Calibri" w:hAnsi="Calibri"/>
                <w:color w:val="000000"/>
              </w:rPr>
            </w:pPr>
            <w:r>
              <w:rPr>
                <w:rFonts w:ascii="Calibri" w:hAnsi="Calibri"/>
                <w:color w:val="000000"/>
              </w:rPr>
              <w:t>Group2</w:t>
            </w:r>
          </w:p>
        </w:tc>
        <w:tc>
          <w:tcPr>
            <w:tcW w:w="1596" w:type="dxa"/>
            <w:vAlign w:val="bottom"/>
          </w:tcPr>
          <w:p w14:paraId="60FD641F" w14:textId="77777777" w:rsidR="0079094D" w:rsidRDefault="0079094D" w:rsidP="00A371E4">
            <w:pPr>
              <w:rPr>
                <w:rFonts w:ascii="Calibri" w:hAnsi="Calibri"/>
                <w:color w:val="000000"/>
              </w:rPr>
            </w:pPr>
            <w:r>
              <w:rPr>
                <w:rFonts w:ascii="Calibri" w:hAnsi="Calibri"/>
                <w:color w:val="000000"/>
              </w:rPr>
              <w:t>Group3</w:t>
            </w:r>
          </w:p>
        </w:tc>
        <w:tc>
          <w:tcPr>
            <w:tcW w:w="1596" w:type="dxa"/>
            <w:vAlign w:val="bottom"/>
          </w:tcPr>
          <w:p w14:paraId="73F6EF92" w14:textId="77777777" w:rsidR="0079094D" w:rsidRDefault="0079094D" w:rsidP="00A371E4">
            <w:pPr>
              <w:rPr>
                <w:rFonts w:ascii="Calibri" w:hAnsi="Calibri"/>
                <w:color w:val="000000"/>
              </w:rPr>
            </w:pPr>
            <w:r>
              <w:rPr>
                <w:rFonts w:ascii="Calibri" w:hAnsi="Calibri"/>
                <w:color w:val="000000"/>
              </w:rPr>
              <w:t>Group4</w:t>
            </w:r>
          </w:p>
        </w:tc>
      </w:tr>
      <w:tr w:rsidR="0079094D" w14:paraId="525292F3" w14:textId="77777777" w:rsidTr="00A371E4">
        <w:tc>
          <w:tcPr>
            <w:tcW w:w="1596" w:type="dxa"/>
            <w:vAlign w:val="bottom"/>
          </w:tcPr>
          <w:p w14:paraId="4F65ACBD" w14:textId="77777777" w:rsidR="0079094D" w:rsidRDefault="0079094D" w:rsidP="00A371E4">
            <w:pPr>
              <w:jc w:val="right"/>
              <w:rPr>
                <w:rFonts w:ascii="Calibri" w:hAnsi="Calibri"/>
                <w:color w:val="000000"/>
              </w:rPr>
            </w:pPr>
            <w:r>
              <w:rPr>
                <w:rFonts w:ascii="Calibri" w:hAnsi="Calibri"/>
                <w:color w:val="000000"/>
              </w:rPr>
              <w:t>1</w:t>
            </w:r>
          </w:p>
        </w:tc>
        <w:tc>
          <w:tcPr>
            <w:tcW w:w="1596" w:type="dxa"/>
            <w:vAlign w:val="bottom"/>
          </w:tcPr>
          <w:p w14:paraId="0AA0B82A" w14:textId="77777777" w:rsidR="0079094D" w:rsidRDefault="0079094D" w:rsidP="00A371E4">
            <w:pPr>
              <w:jc w:val="right"/>
              <w:rPr>
                <w:rFonts w:ascii="Calibri" w:hAnsi="Calibri"/>
                <w:color w:val="000000"/>
              </w:rPr>
            </w:pPr>
            <w:r>
              <w:rPr>
                <w:rFonts w:ascii="Calibri" w:hAnsi="Calibri"/>
                <w:color w:val="000000"/>
              </w:rPr>
              <w:t>200</w:t>
            </w:r>
          </w:p>
        </w:tc>
        <w:tc>
          <w:tcPr>
            <w:tcW w:w="1596" w:type="dxa"/>
            <w:vAlign w:val="bottom"/>
          </w:tcPr>
          <w:p w14:paraId="52C5CD24" w14:textId="77777777" w:rsidR="0079094D" w:rsidRDefault="0079094D" w:rsidP="00A371E4">
            <w:pPr>
              <w:jc w:val="right"/>
              <w:rPr>
                <w:rFonts w:ascii="Calibri" w:hAnsi="Calibri"/>
                <w:color w:val="000000"/>
              </w:rPr>
            </w:pPr>
            <w:r>
              <w:rPr>
                <w:rFonts w:ascii="Calibri" w:hAnsi="Calibri"/>
                <w:color w:val="000000"/>
              </w:rPr>
              <w:t>1</w:t>
            </w:r>
          </w:p>
        </w:tc>
        <w:tc>
          <w:tcPr>
            <w:tcW w:w="1596" w:type="dxa"/>
            <w:vAlign w:val="bottom"/>
          </w:tcPr>
          <w:p w14:paraId="095BCC87" w14:textId="77777777" w:rsidR="0079094D" w:rsidRDefault="0079094D" w:rsidP="00A371E4">
            <w:pPr>
              <w:jc w:val="right"/>
              <w:rPr>
                <w:rFonts w:ascii="Calibri" w:hAnsi="Calibri"/>
                <w:color w:val="000000"/>
              </w:rPr>
            </w:pPr>
            <w:r>
              <w:rPr>
                <w:rFonts w:ascii="Calibri" w:hAnsi="Calibri"/>
                <w:color w:val="000000"/>
              </w:rPr>
              <w:t>1.5</w:t>
            </w:r>
          </w:p>
        </w:tc>
        <w:tc>
          <w:tcPr>
            <w:tcW w:w="1596" w:type="dxa"/>
            <w:vAlign w:val="bottom"/>
          </w:tcPr>
          <w:p w14:paraId="21C2007B" w14:textId="77777777" w:rsidR="0079094D" w:rsidRDefault="0079094D" w:rsidP="00A371E4">
            <w:pPr>
              <w:jc w:val="right"/>
              <w:rPr>
                <w:rFonts w:ascii="Calibri" w:hAnsi="Calibri"/>
                <w:color w:val="000000"/>
              </w:rPr>
            </w:pPr>
            <w:r>
              <w:rPr>
                <w:rFonts w:ascii="Calibri" w:hAnsi="Calibri"/>
                <w:color w:val="000000"/>
              </w:rPr>
              <w:t>2.5</w:t>
            </w:r>
          </w:p>
        </w:tc>
        <w:tc>
          <w:tcPr>
            <w:tcW w:w="1596" w:type="dxa"/>
            <w:vAlign w:val="bottom"/>
          </w:tcPr>
          <w:p w14:paraId="2A993352" w14:textId="77777777" w:rsidR="0079094D" w:rsidRDefault="0079094D" w:rsidP="00A371E4">
            <w:pPr>
              <w:jc w:val="right"/>
              <w:rPr>
                <w:rFonts w:ascii="Calibri" w:hAnsi="Calibri"/>
                <w:color w:val="000000"/>
              </w:rPr>
            </w:pPr>
            <w:r>
              <w:rPr>
                <w:rFonts w:ascii="Calibri" w:hAnsi="Calibri"/>
                <w:color w:val="000000"/>
              </w:rPr>
              <w:t>4</w:t>
            </w:r>
          </w:p>
        </w:tc>
      </w:tr>
      <w:tr w:rsidR="0079094D" w14:paraId="0F8667EA" w14:textId="77777777" w:rsidTr="00A371E4">
        <w:tc>
          <w:tcPr>
            <w:tcW w:w="1596" w:type="dxa"/>
            <w:vAlign w:val="bottom"/>
          </w:tcPr>
          <w:p w14:paraId="44DC5D07" w14:textId="77777777" w:rsidR="0079094D" w:rsidRDefault="0079094D" w:rsidP="00A371E4">
            <w:pPr>
              <w:jc w:val="right"/>
              <w:rPr>
                <w:rFonts w:ascii="Calibri" w:hAnsi="Calibri"/>
                <w:color w:val="000000"/>
              </w:rPr>
            </w:pPr>
            <w:r>
              <w:rPr>
                <w:rFonts w:ascii="Calibri" w:hAnsi="Calibri"/>
                <w:color w:val="000000"/>
              </w:rPr>
              <w:t>2</w:t>
            </w:r>
          </w:p>
        </w:tc>
        <w:tc>
          <w:tcPr>
            <w:tcW w:w="1596" w:type="dxa"/>
            <w:vAlign w:val="bottom"/>
          </w:tcPr>
          <w:p w14:paraId="54E9ACD5" w14:textId="77777777" w:rsidR="0079094D" w:rsidRDefault="0079094D" w:rsidP="00A371E4">
            <w:pPr>
              <w:jc w:val="right"/>
              <w:rPr>
                <w:rFonts w:ascii="Calibri" w:hAnsi="Calibri"/>
                <w:color w:val="000000"/>
              </w:rPr>
            </w:pPr>
            <w:r>
              <w:rPr>
                <w:rFonts w:ascii="Calibri" w:hAnsi="Calibri"/>
                <w:color w:val="000000"/>
              </w:rPr>
              <w:t>200</w:t>
            </w:r>
          </w:p>
        </w:tc>
        <w:tc>
          <w:tcPr>
            <w:tcW w:w="1596" w:type="dxa"/>
            <w:vAlign w:val="bottom"/>
          </w:tcPr>
          <w:p w14:paraId="239858AC" w14:textId="77777777" w:rsidR="0079094D" w:rsidRDefault="0079094D" w:rsidP="00A371E4">
            <w:pPr>
              <w:jc w:val="right"/>
              <w:rPr>
                <w:rFonts w:ascii="Calibri" w:hAnsi="Calibri"/>
                <w:color w:val="000000"/>
              </w:rPr>
            </w:pPr>
            <w:r>
              <w:rPr>
                <w:rFonts w:ascii="Calibri" w:hAnsi="Calibri"/>
                <w:color w:val="000000"/>
              </w:rPr>
              <w:t>1</w:t>
            </w:r>
          </w:p>
        </w:tc>
        <w:tc>
          <w:tcPr>
            <w:tcW w:w="1596" w:type="dxa"/>
            <w:vAlign w:val="bottom"/>
          </w:tcPr>
          <w:p w14:paraId="268E8A8A" w14:textId="77777777" w:rsidR="0079094D" w:rsidRDefault="0079094D" w:rsidP="00A371E4">
            <w:pPr>
              <w:jc w:val="right"/>
              <w:rPr>
                <w:rFonts w:ascii="Calibri" w:hAnsi="Calibri"/>
                <w:color w:val="000000"/>
              </w:rPr>
            </w:pPr>
            <w:r>
              <w:rPr>
                <w:rFonts w:ascii="Calibri" w:hAnsi="Calibri"/>
                <w:color w:val="000000"/>
              </w:rPr>
              <w:t>-1.5</w:t>
            </w:r>
          </w:p>
        </w:tc>
        <w:tc>
          <w:tcPr>
            <w:tcW w:w="1596" w:type="dxa"/>
            <w:vAlign w:val="bottom"/>
          </w:tcPr>
          <w:p w14:paraId="4565919F" w14:textId="77777777" w:rsidR="0079094D" w:rsidRDefault="0079094D" w:rsidP="00A371E4">
            <w:pPr>
              <w:jc w:val="right"/>
              <w:rPr>
                <w:rFonts w:ascii="Calibri" w:hAnsi="Calibri"/>
                <w:color w:val="000000"/>
              </w:rPr>
            </w:pPr>
            <w:r>
              <w:rPr>
                <w:rFonts w:ascii="Calibri" w:hAnsi="Calibri"/>
                <w:color w:val="000000"/>
              </w:rPr>
              <w:t>-2.5</w:t>
            </w:r>
          </w:p>
        </w:tc>
        <w:tc>
          <w:tcPr>
            <w:tcW w:w="1596" w:type="dxa"/>
            <w:vAlign w:val="bottom"/>
          </w:tcPr>
          <w:p w14:paraId="64905128" w14:textId="77777777" w:rsidR="0079094D" w:rsidRDefault="0079094D" w:rsidP="00A371E4">
            <w:pPr>
              <w:jc w:val="right"/>
              <w:rPr>
                <w:rFonts w:ascii="Calibri" w:hAnsi="Calibri"/>
                <w:color w:val="000000"/>
              </w:rPr>
            </w:pPr>
            <w:r>
              <w:rPr>
                <w:rFonts w:ascii="Calibri" w:hAnsi="Calibri"/>
                <w:color w:val="000000"/>
              </w:rPr>
              <w:t>-4</w:t>
            </w:r>
          </w:p>
        </w:tc>
      </w:tr>
      <w:tr w:rsidR="0079094D" w14:paraId="211694C0" w14:textId="77777777" w:rsidTr="00A371E4">
        <w:tc>
          <w:tcPr>
            <w:tcW w:w="1596" w:type="dxa"/>
            <w:vAlign w:val="bottom"/>
          </w:tcPr>
          <w:p w14:paraId="324D4391" w14:textId="77777777" w:rsidR="0079094D" w:rsidRDefault="0079094D" w:rsidP="00A371E4">
            <w:pPr>
              <w:jc w:val="right"/>
              <w:rPr>
                <w:rFonts w:ascii="Calibri" w:hAnsi="Calibri"/>
                <w:color w:val="000000"/>
              </w:rPr>
            </w:pPr>
            <w:r>
              <w:rPr>
                <w:rFonts w:ascii="Calibri" w:hAnsi="Calibri"/>
                <w:color w:val="000000"/>
              </w:rPr>
              <w:t>3</w:t>
            </w:r>
          </w:p>
        </w:tc>
        <w:tc>
          <w:tcPr>
            <w:tcW w:w="1596" w:type="dxa"/>
            <w:vAlign w:val="bottom"/>
          </w:tcPr>
          <w:p w14:paraId="5925D70F" w14:textId="77777777" w:rsidR="0079094D" w:rsidRDefault="0079094D" w:rsidP="00A371E4">
            <w:pPr>
              <w:jc w:val="right"/>
              <w:rPr>
                <w:rFonts w:ascii="Calibri" w:hAnsi="Calibri"/>
                <w:color w:val="000000"/>
              </w:rPr>
            </w:pPr>
            <w:r>
              <w:rPr>
                <w:rFonts w:ascii="Calibri" w:hAnsi="Calibri"/>
                <w:color w:val="000000"/>
              </w:rPr>
              <w:t>200</w:t>
            </w:r>
          </w:p>
        </w:tc>
        <w:tc>
          <w:tcPr>
            <w:tcW w:w="1596" w:type="dxa"/>
            <w:vAlign w:val="bottom"/>
          </w:tcPr>
          <w:p w14:paraId="1BB83BEF" w14:textId="77777777" w:rsidR="0079094D" w:rsidRDefault="0079094D" w:rsidP="00A371E4">
            <w:pPr>
              <w:jc w:val="right"/>
              <w:rPr>
                <w:rFonts w:ascii="Calibri" w:hAnsi="Calibri"/>
                <w:color w:val="000000"/>
              </w:rPr>
            </w:pPr>
            <w:r>
              <w:rPr>
                <w:rFonts w:ascii="Calibri" w:hAnsi="Calibri"/>
                <w:color w:val="000000"/>
              </w:rPr>
              <w:t>1</w:t>
            </w:r>
          </w:p>
        </w:tc>
        <w:tc>
          <w:tcPr>
            <w:tcW w:w="1596" w:type="dxa"/>
            <w:vAlign w:val="bottom"/>
          </w:tcPr>
          <w:p w14:paraId="05DFFF5E" w14:textId="77777777" w:rsidR="0079094D" w:rsidRDefault="0079094D" w:rsidP="00A371E4">
            <w:pPr>
              <w:jc w:val="right"/>
              <w:rPr>
                <w:rFonts w:ascii="Calibri" w:hAnsi="Calibri"/>
                <w:color w:val="000000"/>
              </w:rPr>
            </w:pPr>
            <w:r>
              <w:rPr>
                <w:rFonts w:ascii="Calibri" w:hAnsi="Calibri"/>
                <w:color w:val="000000"/>
              </w:rPr>
              <w:t>-1.5</w:t>
            </w:r>
          </w:p>
        </w:tc>
        <w:tc>
          <w:tcPr>
            <w:tcW w:w="1596" w:type="dxa"/>
            <w:vAlign w:val="bottom"/>
          </w:tcPr>
          <w:p w14:paraId="7D546DD2" w14:textId="77777777" w:rsidR="0079094D" w:rsidRDefault="0079094D" w:rsidP="00A371E4">
            <w:pPr>
              <w:jc w:val="right"/>
              <w:rPr>
                <w:rFonts w:ascii="Calibri" w:hAnsi="Calibri"/>
                <w:color w:val="000000"/>
              </w:rPr>
            </w:pPr>
            <w:r>
              <w:rPr>
                <w:rFonts w:ascii="Calibri" w:hAnsi="Calibri"/>
                <w:color w:val="000000"/>
              </w:rPr>
              <w:t>4</w:t>
            </w:r>
          </w:p>
        </w:tc>
        <w:tc>
          <w:tcPr>
            <w:tcW w:w="1596" w:type="dxa"/>
            <w:vAlign w:val="bottom"/>
          </w:tcPr>
          <w:p w14:paraId="2B0605BB" w14:textId="77777777" w:rsidR="0079094D" w:rsidRDefault="0079094D" w:rsidP="00A371E4">
            <w:pPr>
              <w:jc w:val="right"/>
              <w:rPr>
                <w:rFonts w:ascii="Calibri" w:hAnsi="Calibri"/>
                <w:color w:val="000000"/>
              </w:rPr>
            </w:pPr>
            <w:r>
              <w:rPr>
                <w:rFonts w:ascii="Calibri" w:hAnsi="Calibri"/>
                <w:color w:val="000000"/>
              </w:rPr>
              <w:t>2.5</w:t>
            </w:r>
          </w:p>
        </w:tc>
      </w:tr>
      <w:tr w:rsidR="0079094D" w14:paraId="0813FDC8" w14:textId="77777777" w:rsidTr="00A371E4">
        <w:tc>
          <w:tcPr>
            <w:tcW w:w="1596" w:type="dxa"/>
            <w:vAlign w:val="bottom"/>
          </w:tcPr>
          <w:p w14:paraId="7A555DF7" w14:textId="77777777" w:rsidR="0079094D" w:rsidRDefault="0079094D" w:rsidP="00A371E4">
            <w:pPr>
              <w:jc w:val="right"/>
              <w:rPr>
                <w:rFonts w:ascii="Calibri" w:hAnsi="Calibri"/>
                <w:color w:val="000000"/>
              </w:rPr>
            </w:pPr>
            <w:r>
              <w:rPr>
                <w:rFonts w:ascii="Calibri" w:hAnsi="Calibri"/>
                <w:color w:val="000000"/>
              </w:rPr>
              <w:t>4</w:t>
            </w:r>
          </w:p>
        </w:tc>
        <w:tc>
          <w:tcPr>
            <w:tcW w:w="1596" w:type="dxa"/>
            <w:vAlign w:val="bottom"/>
          </w:tcPr>
          <w:p w14:paraId="3802D33A" w14:textId="77777777" w:rsidR="0079094D" w:rsidRDefault="0079094D" w:rsidP="00A371E4">
            <w:pPr>
              <w:jc w:val="right"/>
              <w:rPr>
                <w:rFonts w:ascii="Calibri" w:hAnsi="Calibri"/>
                <w:color w:val="000000"/>
              </w:rPr>
            </w:pPr>
            <w:r>
              <w:rPr>
                <w:rFonts w:ascii="Calibri" w:hAnsi="Calibri"/>
                <w:color w:val="000000"/>
              </w:rPr>
              <w:t>200</w:t>
            </w:r>
          </w:p>
        </w:tc>
        <w:tc>
          <w:tcPr>
            <w:tcW w:w="1596" w:type="dxa"/>
            <w:vAlign w:val="bottom"/>
          </w:tcPr>
          <w:p w14:paraId="5F6E33B5" w14:textId="77777777" w:rsidR="0079094D" w:rsidRDefault="0079094D" w:rsidP="00A371E4">
            <w:pPr>
              <w:jc w:val="right"/>
              <w:rPr>
                <w:rFonts w:ascii="Calibri" w:hAnsi="Calibri"/>
                <w:color w:val="000000"/>
              </w:rPr>
            </w:pPr>
            <w:r>
              <w:rPr>
                <w:rFonts w:ascii="Calibri" w:hAnsi="Calibri"/>
                <w:color w:val="000000"/>
              </w:rPr>
              <w:t>1</w:t>
            </w:r>
          </w:p>
        </w:tc>
        <w:tc>
          <w:tcPr>
            <w:tcW w:w="1596" w:type="dxa"/>
            <w:vAlign w:val="bottom"/>
          </w:tcPr>
          <w:p w14:paraId="21C28637" w14:textId="77777777" w:rsidR="0079094D" w:rsidRDefault="0079094D" w:rsidP="00A371E4">
            <w:pPr>
              <w:jc w:val="right"/>
              <w:rPr>
                <w:rFonts w:ascii="Calibri" w:hAnsi="Calibri"/>
                <w:color w:val="000000"/>
              </w:rPr>
            </w:pPr>
            <w:r>
              <w:rPr>
                <w:rFonts w:ascii="Calibri" w:hAnsi="Calibri"/>
                <w:color w:val="000000"/>
              </w:rPr>
              <w:t>4</w:t>
            </w:r>
          </w:p>
        </w:tc>
        <w:tc>
          <w:tcPr>
            <w:tcW w:w="1596" w:type="dxa"/>
            <w:vAlign w:val="bottom"/>
          </w:tcPr>
          <w:p w14:paraId="3EA3AF31" w14:textId="77777777" w:rsidR="0079094D" w:rsidRDefault="0079094D" w:rsidP="00A371E4">
            <w:pPr>
              <w:jc w:val="right"/>
              <w:rPr>
                <w:rFonts w:ascii="Calibri" w:hAnsi="Calibri"/>
                <w:color w:val="000000"/>
              </w:rPr>
            </w:pPr>
            <w:r>
              <w:rPr>
                <w:rFonts w:ascii="Calibri" w:hAnsi="Calibri"/>
                <w:color w:val="000000"/>
              </w:rPr>
              <w:t>2.5</w:t>
            </w:r>
          </w:p>
        </w:tc>
        <w:tc>
          <w:tcPr>
            <w:tcW w:w="1596" w:type="dxa"/>
            <w:vAlign w:val="bottom"/>
          </w:tcPr>
          <w:p w14:paraId="2884C205" w14:textId="77777777" w:rsidR="0079094D" w:rsidRDefault="0079094D" w:rsidP="00A371E4">
            <w:pPr>
              <w:jc w:val="right"/>
              <w:rPr>
                <w:rFonts w:ascii="Calibri" w:hAnsi="Calibri"/>
                <w:color w:val="000000"/>
              </w:rPr>
            </w:pPr>
            <w:r>
              <w:rPr>
                <w:rFonts w:ascii="Calibri" w:hAnsi="Calibri"/>
                <w:color w:val="000000"/>
              </w:rPr>
              <w:t>1.5</w:t>
            </w:r>
          </w:p>
        </w:tc>
      </w:tr>
      <w:tr w:rsidR="0079094D" w14:paraId="484992E4" w14:textId="77777777" w:rsidTr="00A371E4">
        <w:tc>
          <w:tcPr>
            <w:tcW w:w="1596" w:type="dxa"/>
            <w:vAlign w:val="bottom"/>
          </w:tcPr>
          <w:p w14:paraId="01FB8B78" w14:textId="77777777" w:rsidR="0079094D" w:rsidRDefault="0079094D" w:rsidP="00A371E4">
            <w:pPr>
              <w:jc w:val="right"/>
              <w:rPr>
                <w:rFonts w:ascii="Calibri" w:hAnsi="Calibri"/>
                <w:color w:val="000000"/>
              </w:rPr>
            </w:pPr>
            <w:r>
              <w:rPr>
                <w:rFonts w:ascii="Calibri" w:hAnsi="Calibri"/>
                <w:color w:val="000000"/>
              </w:rPr>
              <w:t>5</w:t>
            </w:r>
          </w:p>
        </w:tc>
        <w:tc>
          <w:tcPr>
            <w:tcW w:w="1596" w:type="dxa"/>
            <w:vAlign w:val="bottom"/>
          </w:tcPr>
          <w:p w14:paraId="2A223BB5" w14:textId="77777777" w:rsidR="0079094D" w:rsidRDefault="0079094D" w:rsidP="00A371E4">
            <w:pPr>
              <w:jc w:val="right"/>
              <w:rPr>
                <w:rFonts w:ascii="Calibri" w:hAnsi="Calibri"/>
                <w:color w:val="000000"/>
              </w:rPr>
            </w:pPr>
            <w:r>
              <w:rPr>
                <w:rFonts w:ascii="Calibri" w:hAnsi="Calibri"/>
                <w:color w:val="000000"/>
              </w:rPr>
              <w:t>200</w:t>
            </w:r>
          </w:p>
        </w:tc>
        <w:tc>
          <w:tcPr>
            <w:tcW w:w="1596" w:type="dxa"/>
            <w:vAlign w:val="bottom"/>
          </w:tcPr>
          <w:p w14:paraId="7E5962AC" w14:textId="77777777" w:rsidR="0079094D" w:rsidRDefault="0079094D" w:rsidP="00A371E4">
            <w:pPr>
              <w:jc w:val="right"/>
              <w:rPr>
                <w:rFonts w:ascii="Calibri" w:hAnsi="Calibri"/>
                <w:color w:val="000000"/>
              </w:rPr>
            </w:pPr>
            <w:r>
              <w:rPr>
                <w:rFonts w:ascii="Calibri" w:hAnsi="Calibri"/>
                <w:color w:val="000000"/>
              </w:rPr>
              <w:t>1</w:t>
            </w:r>
          </w:p>
        </w:tc>
        <w:tc>
          <w:tcPr>
            <w:tcW w:w="1596" w:type="dxa"/>
            <w:vAlign w:val="bottom"/>
          </w:tcPr>
          <w:p w14:paraId="462B621C" w14:textId="77777777" w:rsidR="0079094D" w:rsidRDefault="0079094D" w:rsidP="00A371E4">
            <w:pPr>
              <w:jc w:val="right"/>
              <w:rPr>
                <w:rFonts w:ascii="Calibri" w:hAnsi="Calibri"/>
                <w:color w:val="000000"/>
              </w:rPr>
            </w:pPr>
            <w:r>
              <w:rPr>
                <w:rFonts w:ascii="Calibri" w:hAnsi="Calibri"/>
                <w:color w:val="000000"/>
              </w:rPr>
              <w:t>4</w:t>
            </w:r>
          </w:p>
        </w:tc>
        <w:tc>
          <w:tcPr>
            <w:tcW w:w="1596" w:type="dxa"/>
            <w:vAlign w:val="bottom"/>
          </w:tcPr>
          <w:p w14:paraId="095FAF28" w14:textId="77777777" w:rsidR="0079094D" w:rsidRDefault="0079094D" w:rsidP="00A371E4">
            <w:pPr>
              <w:jc w:val="right"/>
              <w:rPr>
                <w:rFonts w:ascii="Calibri" w:hAnsi="Calibri"/>
                <w:color w:val="000000"/>
              </w:rPr>
            </w:pPr>
            <w:r>
              <w:rPr>
                <w:rFonts w:ascii="Calibri" w:hAnsi="Calibri"/>
                <w:color w:val="000000"/>
              </w:rPr>
              <w:t>4</w:t>
            </w:r>
          </w:p>
        </w:tc>
        <w:tc>
          <w:tcPr>
            <w:tcW w:w="1596" w:type="dxa"/>
            <w:vAlign w:val="bottom"/>
          </w:tcPr>
          <w:p w14:paraId="36CF42FC" w14:textId="77777777" w:rsidR="0079094D" w:rsidRDefault="0079094D" w:rsidP="00A371E4">
            <w:pPr>
              <w:jc w:val="right"/>
              <w:rPr>
                <w:rFonts w:ascii="Calibri" w:hAnsi="Calibri"/>
                <w:color w:val="000000"/>
              </w:rPr>
            </w:pPr>
            <w:r>
              <w:rPr>
                <w:rFonts w:ascii="Calibri" w:hAnsi="Calibri"/>
                <w:color w:val="000000"/>
              </w:rPr>
              <w:t>4</w:t>
            </w:r>
          </w:p>
        </w:tc>
      </w:tr>
      <w:tr w:rsidR="0079094D" w14:paraId="72849E23" w14:textId="77777777" w:rsidTr="00A371E4">
        <w:tc>
          <w:tcPr>
            <w:tcW w:w="1596" w:type="dxa"/>
            <w:vAlign w:val="bottom"/>
          </w:tcPr>
          <w:p w14:paraId="49950A65" w14:textId="77777777" w:rsidR="0079094D" w:rsidRDefault="0079094D" w:rsidP="00A371E4">
            <w:pPr>
              <w:jc w:val="right"/>
              <w:rPr>
                <w:rFonts w:ascii="Calibri" w:hAnsi="Calibri"/>
                <w:color w:val="000000"/>
              </w:rPr>
            </w:pPr>
            <w:r>
              <w:rPr>
                <w:rFonts w:ascii="Calibri" w:hAnsi="Calibri"/>
                <w:color w:val="000000"/>
              </w:rPr>
              <w:t>6</w:t>
            </w:r>
          </w:p>
        </w:tc>
        <w:tc>
          <w:tcPr>
            <w:tcW w:w="1596" w:type="dxa"/>
            <w:vAlign w:val="bottom"/>
          </w:tcPr>
          <w:p w14:paraId="75BCAF29" w14:textId="77777777" w:rsidR="0079094D" w:rsidRDefault="0079094D" w:rsidP="00A371E4">
            <w:pPr>
              <w:jc w:val="right"/>
              <w:rPr>
                <w:rFonts w:ascii="Calibri" w:hAnsi="Calibri"/>
                <w:color w:val="000000"/>
              </w:rPr>
            </w:pPr>
            <w:r>
              <w:rPr>
                <w:rFonts w:ascii="Calibri" w:hAnsi="Calibri"/>
                <w:color w:val="000000"/>
              </w:rPr>
              <w:t>19000</w:t>
            </w:r>
          </w:p>
        </w:tc>
        <w:tc>
          <w:tcPr>
            <w:tcW w:w="1596" w:type="dxa"/>
            <w:vAlign w:val="bottom"/>
          </w:tcPr>
          <w:p w14:paraId="6298BC5E" w14:textId="77777777" w:rsidR="0079094D" w:rsidRDefault="0079094D" w:rsidP="00A371E4">
            <w:pPr>
              <w:jc w:val="right"/>
              <w:rPr>
                <w:rFonts w:ascii="Calibri" w:hAnsi="Calibri"/>
                <w:color w:val="000000"/>
              </w:rPr>
            </w:pPr>
            <w:r>
              <w:rPr>
                <w:rFonts w:ascii="Calibri" w:hAnsi="Calibri"/>
                <w:color w:val="000000"/>
              </w:rPr>
              <w:t>1</w:t>
            </w:r>
          </w:p>
        </w:tc>
        <w:tc>
          <w:tcPr>
            <w:tcW w:w="1596" w:type="dxa"/>
            <w:vAlign w:val="bottom"/>
          </w:tcPr>
          <w:p w14:paraId="187F4163" w14:textId="77777777" w:rsidR="0079094D" w:rsidRDefault="0079094D" w:rsidP="00A371E4">
            <w:pPr>
              <w:jc w:val="right"/>
              <w:rPr>
                <w:rFonts w:ascii="Calibri" w:hAnsi="Calibri"/>
                <w:color w:val="000000"/>
              </w:rPr>
            </w:pPr>
            <w:r>
              <w:rPr>
                <w:rFonts w:ascii="Calibri" w:hAnsi="Calibri"/>
                <w:color w:val="000000"/>
              </w:rPr>
              <w:t>1</w:t>
            </w:r>
          </w:p>
        </w:tc>
        <w:tc>
          <w:tcPr>
            <w:tcW w:w="1596" w:type="dxa"/>
            <w:vAlign w:val="bottom"/>
          </w:tcPr>
          <w:p w14:paraId="64FC2145" w14:textId="77777777" w:rsidR="0079094D" w:rsidRDefault="0079094D" w:rsidP="00A371E4">
            <w:pPr>
              <w:jc w:val="right"/>
              <w:rPr>
                <w:rFonts w:ascii="Calibri" w:hAnsi="Calibri"/>
                <w:color w:val="000000"/>
              </w:rPr>
            </w:pPr>
            <w:r>
              <w:rPr>
                <w:rFonts w:ascii="Calibri" w:hAnsi="Calibri"/>
                <w:color w:val="000000"/>
              </w:rPr>
              <w:t>1</w:t>
            </w:r>
          </w:p>
        </w:tc>
        <w:tc>
          <w:tcPr>
            <w:tcW w:w="1596" w:type="dxa"/>
            <w:vAlign w:val="bottom"/>
          </w:tcPr>
          <w:p w14:paraId="379537A6" w14:textId="77777777" w:rsidR="0079094D" w:rsidRDefault="0079094D" w:rsidP="00A371E4">
            <w:pPr>
              <w:jc w:val="right"/>
              <w:rPr>
                <w:rFonts w:ascii="Calibri" w:hAnsi="Calibri"/>
                <w:color w:val="000000"/>
              </w:rPr>
            </w:pPr>
            <w:r>
              <w:rPr>
                <w:rFonts w:ascii="Calibri" w:hAnsi="Calibri"/>
                <w:color w:val="000000"/>
              </w:rPr>
              <w:t>1</w:t>
            </w:r>
          </w:p>
        </w:tc>
      </w:tr>
    </w:tbl>
    <w:p w14:paraId="64B3A5D0" w14:textId="77777777" w:rsidR="0079094D" w:rsidRDefault="0079094D" w:rsidP="0079094D">
      <w:proofErr w:type="gramStart"/>
      <w:r>
        <w:t>Table 2.</w:t>
      </w:r>
      <w:proofErr w:type="gramEnd"/>
      <w:r>
        <w:t xml:space="preserve"> Simulated RNA-</w:t>
      </w:r>
      <w:proofErr w:type="spellStart"/>
      <w:r>
        <w:t>seq</w:t>
      </w:r>
      <w:proofErr w:type="spellEnd"/>
      <w:r>
        <w:t xml:space="preserve"> data with mean fold change</w:t>
      </w:r>
    </w:p>
    <w:p w14:paraId="5AED1B91" w14:textId="77777777" w:rsidR="0079094D" w:rsidRDefault="0079094D" w:rsidP="0079094D"/>
    <w:p w14:paraId="55475EF1" w14:textId="77777777" w:rsidR="0079094D" w:rsidRDefault="0079094D" w:rsidP="0079094D">
      <w:proofErr w:type="gramStart"/>
      <w:r>
        <w:t>Table 3 Sensitivity and specificity for EPIG and EPIG-</w:t>
      </w:r>
      <w:proofErr w:type="spellStart"/>
      <w:r>
        <w:t>seq</w:t>
      </w:r>
      <w:proofErr w:type="spellEnd"/>
      <w:r>
        <w:t xml:space="preserve"> extracted on simulated patterns (</w:t>
      </w:r>
      <w:r w:rsidRPr="008C3B8C">
        <w:rPr>
          <w:color w:val="FF0000"/>
        </w:rPr>
        <w:t>missing?</w:t>
      </w:r>
      <w:r>
        <w:t>)</w:t>
      </w:r>
      <w:proofErr w:type="gramEnd"/>
    </w:p>
    <w:p w14:paraId="2E123884" w14:textId="77777777" w:rsidR="0079094D" w:rsidRDefault="0079094D" w:rsidP="0079094D">
      <w:pPr>
        <w:rPr>
          <w:color w:val="1F497D"/>
        </w:rPr>
      </w:pPr>
      <w:proofErr w:type="spellStart"/>
      <w:r>
        <w:rPr>
          <w:color w:val="1F497D"/>
        </w:rPr>
        <w:t>Suppl</w:t>
      </w:r>
      <w:proofErr w:type="spellEnd"/>
      <w:r>
        <w:rPr>
          <w:color w:val="1F497D"/>
        </w:rPr>
        <w:t xml:space="preserve"> Table 1) Confusion matrix for EPIG</w:t>
      </w:r>
    </w:p>
    <w:p w14:paraId="0C0EE830" w14:textId="77777777" w:rsidR="0079094D" w:rsidRDefault="0079094D" w:rsidP="0079094D">
      <w:pPr>
        <w:rPr>
          <w:color w:val="1F497D"/>
        </w:rPr>
      </w:pPr>
      <w:proofErr w:type="spellStart"/>
      <w:r>
        <w:rPr>
          <w:color w:val="1F497D"/>
        </w:rPr>
        <w:t>Suppl</w:t>
      </w:r>
      <w:proofErr w:type="spellEnd"/>
      <w:r>
        <w:rPr>
          <w:color w:val="1F497D"/>
        </w:rPr>
        <w:t xml:space="preserve"> Table 2) Confusion matrix for EPIG-</w:t>
      </w:r>
      <w:proofErr w:type="spellStart"/>
      <w:r>
        <w:rPr>
          <w:color w:val="1F497D"/>
        </w:rPr>
        <w:t>Seq</w:t>
      </w:r>
      <w:proofErr w:type="spellEnd"/>
    </w:p>
    <w:p w14:paraId="32EE30D0" w14:textId="77777777" w:rsidR="0079094D" w:rsidRDefault="0079094D" w:rsidP="0079094D">
      <w:pPr>
        <w:rPr>
          <w:color w:val="1F497D"/>
        </w:rPr>
      </w:pPr>
    </w:p>
    <w:tbl>
      <w:tblPr>
        <w:tblStyle w:val="TableGrid"/>
        <w:tblW w:w="0" w:type="auto"/>
        <w:tblLook w:val="04A0" w:firstRow="1" w:lastRow="0" w:firstColumn="1" w:lastColumn="0" w:noHBand="0" w:noVBand="1"/>
      </w:tblPr>
      <w:tblGrid>
        <w:gridCol w:w="1480"/>
        <w:gridCol w:w="1260"/>
        <w:gridCol w:w="1260"/>
        <w:gridCol w:w="1780"/>
        <w:gridCol w:w="1540"/>
      </w:tblGrid>
      <w:tr w:rsidR="0079094D" w:rsidRPr="00F12B31" w14:paraId="7AA8E354" w14:textId="77777777" w:rsidTr="00A371E4">
        <w:trPr>
          <w:trHeight w:val="615"/>
        </w:trPr>
        <w:tc>
          <w:tcPr>
            <w:tcW w:w="1480" w:type="dxa"/>
            <w:hideMark/>
          </w:tcPr>
          <w:p w14:paraId="76D357F4" w14:textId="77777777" w:rsidR="0079094D" w:rsidRPr="00F12B31" w:rsidRDefault="0079094D" w:rsidP="00A371E4">
            <w:pPr>
              <w:rPr>
                <w:b/>
                <w:bCs/>
                <w:color w:val="1F497D"/>
              </w:rPr>
            </w:pPr>
            <w:r w:rsidRPr="00F12B31">
              <w:rPr>
                <w:b/>
                <w:bCs/>
                <w:color w:val="1F497D"/>
              </w:rPr>
              <w:t>Sample #</w:t>
            </w:r>
          </w:p>
        </w:tc>
        <w:tc>
          <w:tcPr>
            <w:tcW w:w="1260" w:type="dxa"/>
            <w:noWrap/>
            <w:hideMark/>
          </w:tcPr>
          <w:p w14:paraId="24E214EB" w14:textId="77777777" w:rsidR="0079094D" w:rsidRPr="00F12B31" w:rsidRDefault="0079094D" w:rsidP="00A371E4">
            <w:pPr>
              <w:rPr>
                <w:b/>
                <w:bCs/>
                <w:color w:val="1F497D"/>
              </w:rPr>
            </w:pPr>
            <w:r w:rsidRPr="00F12B31">
              <w:rPr>
                <w:b/>
                <w:bCs/>
                <w:color w:val="1F497D"/>
              </w:rPr>
              <w:t>GS</w:t>
            </w:r>
          </w:p>
        </w:tc>
        <w:tc>
          <w:tcPr>
            <w:tcW w:w="1260" w:type="dxa"/>
            <w:noWrap/>
            <w:hideMark/>
          </w:tcPr>
          <w:p w14:paraId="104936CB" w14:textId="77777777" w:rsidR="0079094D" w:rsidRPr="00F12B31" w:rsidRDefault="0079094D" w:rsidP="00A371E4">
            <w:pPr>
              <w:rPr>
                <w:b/>
                <w:bCs/>
                <w:color w:val="1F497D"/>
              </w:rPr>
            </w:pPr>
            <w:r w:rsidRPr="00F12B31">
              <w:rPr>
                <w:b/>
                <w:bCs/>
                <w:color w:val="1F497D"/>
              </w:rPr>
              <w:t>MS</w:t>
            </w:r>
          </w:p>
        </w:tc>
        <w:tc>
          <w:tcPr>
            <w:tcW w:w="1780" w:type="dxa"/>
            <w:noWrap/>
            <w:hideMark/>
          </w:tcPr>
          <w:p w14:paraId="63C7BECB" w14:textId="77777777" w:rsidR="0079094D" w:rsidRPr="00F12B31" w:rsidRDefault="0079094D" w:rsidP="00A371E4">
            <w:pPr>
              <w:rPr>
                <w:b/>
                <w:bCs/>
                <w:color w:val="1F497D"/>
              </w:rPr>
            </w:pPr>
            <w:r w:rsidRPr="00F12B31">
              <w:rPr>
                <w:b/>
                <w:bCs/>
                <w:color w:val="1F497D"/>
              </w:rPr>
              <w:t># of Patterns</w:t>
            </w:r>
          </w:p>
        </w:tc>
        <w:tc>
          <w:tcPr>
            <w:tcW w:w="1540" w:type="dxa"/>
            <w:noWrap/>
            <w:hideMark/>
          </w:tcPr>
          <w:p w14:paraId="00EF62AB" w14:textId="77777777" w:rsidR="0079094D" w:rsidRPr="00F12B31" w:rsidRDefault="0079094D" w:rsidP="00A371E4">
            <w:pPr>
              <w:rPr>
                <w:b/>
                <w:bCs/>
                <w:color w:val="1F497D"/>
              </w:rPr>
            </w:pPr>
            <w:r w:rsidRPr="00F12B31">
              <w:rPr>
                <w:b/>
                <w:bCs/>
                <w:color w:val="1F497D"/>
              </w:rPr>
              <w:t># of Genes</w:t>
            </w:r>
          </w:p>
        </w:tc>
      </w:tr>
      <w:tr w:rsidR="0079094D" w:rsidRPr="00F12B31" w14:paraId="5BE44E6D" w14:textId="77777777" w:rsidTr="00A371E4">
        <w:trPr>
          <w:trHeight w:val="405"/>
        </w:trPr>
        <w:tc>
          <w:tcPr>
            <w:tcW w:w="1480" w:type="dxa"/>
            <w:noWrap/>
            <w:hideMark/>
          </w:tcPr>
          <w:p w14:paraId="3C2609F9" w14:textId="77777777" w:rsidR="0079094D" w:rsidRPr="00F12B31" w:rsidRDefault="0079094D" w:rsidP="00A371E4">
            <w:pPr>
              <w:rPr>
                <w:color w:val="1F497D"/>
              </w:rPr>
            </w:pPr>
            <w:r w:rsidRPr="00F12B31">
              <w:rPr>
                <w:color w:val="1F497D"/>
              </w:rPr>
              <w:lastRenderedPageBreak/>
              <w:t>1</w:t>
            </w:r>
          </w:p>
        </w:tc>
        <w:tc>
          <w:tcPr>
            <w:tcW w:w="1260" w:type="dxa"/>
            <w:noWrap/>
            <w:hideMark/>
          </w:tcPr>
          <w:p w14:paraId="1A596F73" w14:textId="77777777" w:rsidR="0079094D" w:rsidRPr="00F12B31" w:rsidRDefault="0079094D" w:rsidP="00A371E4">
            <w:pPr>
              <w:rPr>
                <w:color w:val="1F497D"/>
              </w:rPr>
            </w:pPr>
            <w:r w:rsidRPr="00F12B31">
              <w:rPr>
                <w:color w:val="1F497D"/>
              </w:rPr>
              <w:t>0.31</w:t>
            </w:r>
          </w:p>
        </w:tc>
        <w:tc>
          <w:tcPr>
            <w:tcW w:w="1260" w:type="dxa"/>
            <w:noWrap/>
            <w:hideMark/>
          </w:tcPr>
          <w:p w14:paraId="74154805" w14:textId="77777777" w:rsidR="0079094D" w:rsidRPr="00F12B31" w:rsidRDefault="0079094D" w:rsidP="00A371E4">
            <w:pPr>
              <w:rPr>
                <w:color w:val="1F497D"/>
              </w:rPr>
            </w:pPr>
            <w:r w:rsidRPr="00F12B31">
              <w:rPr>
                <w:color w:val="1F497D"/>
              </w:rPr>
              <w:t>0.54</w:t>
            </w:r>
          </w:p>
        </w:tc>
        <w:tc>
          <w:tcPr>
            <w:tcW w:w="1780" w:type="dxa"/>
            <w:noWrap/>
            <w:hideMark/>
          </w:tcPr>
          <w:p w14:paraId="6F78DF53" w14:textId="77777777" w:rsidR="0079094D" w:rsidRPr="00F12B31" w:rsidRDefault="0079094D" w:rsidP="00A371E4">
            <w:pPr>
              <w:rPr>
                <w:color w:val="1F497D"/>
              </w:rPr>
            </w:pPr>
            <w:r w:rsidRPr="00F12B31">
              <w:rPr>
                <w:color w:val="1F497D"/>
              </w:rPr>
              <w:t>6</w:t>
            </w:r>
          </w:p>
        </w:tc>
        <w:tc>
          <w:tcPr>
            <w:tcW w:w="1540" w:type="dxa"/>
            <w:noWrap/>
            <w:hideMark/>
          </w:tcPr>
          <w:p w14:paraId="0B1C6892" w14:textId="77777777" w:rsidR="0079094D" w:rsidRPr="00F12B31" w:rsidRDefault="0079094D" w:rsidP="00A371E4">
            <w:pPr>
              <w:rPr>
                <w:color w:val="1F497D"/>
              </w:rPr>
            </w:pPr>
            <w:r w:rsidRPr="00F12B31">
              <w:rPr>
                <w:color w:val="1F497D"/>
              </w:rPr>
              <w:t>192</w:t>
            </w:r>
          </w:p>
        </w:tc>
      </w:tr>
      <w:tr w:rsidR="0079094D" w:rsidRPr="00F12B31" w14:paraId="0DA2341A" w14:textId="77777777" w:rsidTr="00A371E4">
        <w:trPr>
          <w:trHeight w:val="390"/>
        </w:trPr>
        <w:tc>
          <w:tcPr>
            <w:tcW w:w="1480" w:type="dxa"/>
            <w:noWrap/>
            <w:hideMark/>
          </w:tcPr>
          <w:p w14:paraId="60A19DF0" w14:textId="77777777" w:rsidR="0079094D" w:rsidRPr="00F12B31" w:rsidRDefault="0079094D" w:rsidP="00A371E4">
            <w:pPr>
              <w:rPr>
                <w:color w:val="1F497D"/>
              </w:rPr>
            </w:pPr>
            <w:r w:rsidRPr="00F12B31">
              <w:rPr>
                <w:color w:val="1F497D"/>
              </w:rPr>
              <w:t>2</w:t>
            </w:r>
          </w:p>
        </w:tc>
        <w:tc>
          <w:tcPr>
            <w:tcW w:w="1260" w:type="dxa"/>
            <w:noWrap/>
            <w:hideMark/>
          </w:tcPr>
          <w:p w14:paraId="3334E112" w14:textId="77777777" w:rsidR="0079094D" w:rsidRPr="00F12B31" w:rsidRDefault="0079094D" w:rsidP="00A371E4">
            <w:pPr>
              <w:rPr>
                <w:color w:val="1F497D"/>
              </w:rPr>
            </w:pPr>
            <w:r w:rsidRPr="00F12B31">
              <w:rPr>
                <w:color w:val="1F497D"/>
              </w:rPr>
              <w:t>0.37</w:t>
            </w:r>
          </w:p>
        </w:tc>
        <w:tc>
          <w:tcPr>
            <w:tcW w:w="1260" w:type="dxa"/>
            <w:noWrap/>
            <w:hideMark/>
          </w:tcPr>
          <w:p w14:paraId="0EAB4410" w14:textId="77777777" w:rsidR="0079094D" w:rsidRPr="00F12B31" w:rsidRDefault="0079094D" w:rsidP="00A371E4">
            <w:pPr>
              <w:rPr>
                <w:color w:val="1F497D"/>
              </w:rPr>
            </w:pPr>
            <w:r w:rsidRPr="00F12B31">
              <w:rPr>
                <w:color w:val="1F497D"/>
              </w:rPr>
              <w:t>0.51</w:t>
            </w:r>
          </w:p>
        </w:tc>
        <w:tc>
          <w:tcPr>
            <w:tcW w:w="1780" w:type="dxa"/>
            <w:noWrap/>
            <w:hideMark/>
          </w:tcPr>
          <w:p w14:paraId="5B5EC917" w14:textId="77777777" w:rsidR="0079094D" w:rsidRPr="00F12B31" w:rsidRDefault="0079094D" w:rsidP="00A371E4">
            <w:pPr>
              <w:rPr>
                <w:color w:val="1F497D"/>
              </w:rPr>
            </w:pPr>
            <w:r w:rsidRPr="00F12B31">
              <w:rPr>
                <w:color w:val="1F497D"/>
              </w:rPr>
              <w:t>4</w:t>
            </w:r>
          </w:p>
        </w:tc>
        <w:tc>
          <w:tcPr>
            <w:tcW w:w="1540" w:type="dxa"/>
            <w:noWrap/>
            <w:hideMark/>
          </w:tcPr>
          <w:p w14:paraId="5E5568CC" w14:textId="77777777" w:rsidR="0079094D" w:rsidRPr="00F12B31" w:rsidRDefault="0079094D" w:rsidP="00A371E4">
            <w:pPr>
              <w:rPr>
                <w:color w:val="1F497D"/>
              </w:rPr>
            </w:pPr>
            <w:r w:rsidRPr="00F12B31">
              <w:rPr>
                <w:color w:val="1F497D"/>
              </w:rPr>
              <w:t>169</w:t>
            </w:r>
          </w:p>
        </w:tc>
      </w:tr>
      <w:tr w:rsidR="0079094D" w:rsidRPr="00F12B31" w14:paraId="62480B48" w14:textId="77777777" w:rsidTr="00A371E4">
        <w:trPr>
          <w:trHeight w:val="390"/>
        </w:trPr>
        <w:tc>
          <w:tcPr>
            <w:tcW w:w="1480" w:type="dxa"/>
            <w:noWrap/>
            <w:hideMark/>
          </w:tcPr>
          <w:p w14:paraId="22B582B1" w14:textId="77777777" w:rsidR="0079094D" w:rsidRPr="00F12B31" w:rsidRDefault="0079094D" w:rsidP="00A371E4">
            <w:pPr>
              <w:rPr>
                <w:color w:val="1F497D"/>
              </w:rPr>
            </w:pPr>
            <w:r w:rsidRPr="00F12B31">
              <w:rPr>
                <w:color w:val="1F497D"/>
              </w:rPr>
              <w:t>3</w:t>
            </w:r>
          </w:p>
        </w:tc>
        <w:tc>
          <w:tcPr>
            <w:tcW w:w="1260" w:type="dxa"/>
            <w:noWrap/>
            <w:hideMark/>
          </w:tcPr>
          <w:p w14:paraId="28639173" w14:textId="77777777" w:rsidR="0079094D" w:rsidRPr="00F12B31" w:rsidRDefault="0079094D" w:rsidP="00A371E4">
            <w:pPr>
              <w:rPr>
                <w:color w:val="1F497D"/>
              </w:rPr>
            </w:pPr>
            <w:r w:rsidRPr="00F12B31">
              <w:rPr>
                <w:color w:val="1F497D"/>
              </w:rPr>
              <w:t>0.21</w:t>
            </w:r>
          </w:p>
        </w:tc>
        <w:tc>
          <w:tcPr>
            <w:tcW w:w="1260" w:type="dxa"/>
            <w:noWrap/>
            <w:hideMark/>
          </w:tcPr>
          <w:p w14:paraId="0ECFB7C1" w14:textId="77777777" w:rsidR="0079094D" w:rsidRPr="00F12B31" w:rsidRDefault="0079094D" w:rsidP="00A371E4">
            <w:pPr>
              <w:rPr>
                <w:color w:val="1F497D"/>
              </w:rPr>
            </w:pPr>
            <w:r w:rsidRPr="00F12B31">
              <w:rPr>
                <w:color w:val="1F497D"/>
              </w:rPr>
              <w:t>0.52</w:t>
            </w:r>
          </w:p>
        </w:tc>
        <w:tc>
          <w:tcPr>
            <w:tcW w:w="1780" w:type="dxa"/>
            <w:noWrap/>
            <w:hideMark/>
          </w:tcPr>
          <w:p w14:paraId="51C92BD2" w14:textId="77777777" w:rsidR="0079094D" w:rsidRPr="00F12B31" w:rsidRDefault="0079094D" w:rsidP="00A371E4">
            <w:pPr>
              <w:rPr>
                <w:color w:val="1F497D"/>
              </w:rPr>
            </w:pPr>
            <w:r w:rsidRPr="00F12B31">
              <w:rPr>
                <w:color w:val="1F497D"/>
              </w:rPr>
              <w:t>6</w:t>
            </w:r>
          </w:p>
        </w:tc>
        <w:tc>
          <w:tcPr>
            <w:tcW w:w="1540" w:type="dxa"/>
            <w:noWrap/>
            <w:hideMark/>
          </w:tcPr>
          <w:p w14:paraId="2DA306C9" w14:textId="77777777" w:rsidR="0079094D" w:rsidRPr="00F12B31" w:rsidRDefault="0079094D" w:rsidP="00A371E4">
            <w:pPr>
              <w:rPr>
                <w:color w:val="1F497D"/>
              </w:rPr>
            </w:pPr>
            <w:r w:rsidRPr="00F12B31">
              <w:rPr>
                <w:color w:val="1F497D"/>
              </w:rPr>
              <w:t>344</w:t>
            </w:r>
          </w:p>
        </w:tc>
      </w:tr>
      <w:tr w:rsidR="0079094D" w:rsidRPr="00F12B31" w14:paraId="1623490B" w14:textId="77777777" w:rsidTr="00A371E4">
        <w:trPr>
          <w:trHeight w:val="390"/>
        </w:trPr>
        <w:tc>
          <w:tcPr>
            <w:tcW w:w="1480" w:type="dxa"/>
            <w:noWrap/>
            <w:hideMark/>
          </w:tcPr>
          <w:p w14:paraId="00E5C731" w14:textId="77777777" w:rsidR="0079094D" w:rsidRPr="00F12B31" w:rsidRDefault="0079094D" w:rsidP="00A371E4">
            <w:pPr>
              <w:rPr>
                <w:color w:val="1F497D"/>
              </w:rPr>
            </w:pPr>
            <w:r w:rsidRPr="00F12B31">
              <w:rPr>
                <w:color w:val="1F497D"/>
              </w:rPr>
              <w:t>4</w:t>
            </w:r>
          </w:p>
        </w:tc>
        <w:tc>
          <w:tcPr>
            <w:tcW w:w="1260" w:type="dxa"/>
            <w:noWrap/>
            <w:hideMark/>
          </w:tcPr>
          <w:p w14:paraId="0A1743D9" w14:textId="77777777" w:rsidR="0079094D" w:rsidRPr="00F12B31" w:rsidRDefault="0079094D" w:rsidP="00A371E4">
            <w:pPr>
              <w:rPr>
                <w:color w:val="1F497D"/>
              </w:rPr>
            </w:pPr>
            <w:r w:rsidRPr="00F12B31">
              <w:rPr>
                <w:color w:val="1F497D"/>
              </w:rPr>
              <w:t>0.41</w:t>
            </w:r>
          </w:p>
        </w:tc>
        <w:tc>
          <w:tcPr>
            <w:tcW w:w="1260" w:type="dxa"/>
            <w:noWrap/>
            <w:hideMark/>
          </w:tcPr>
          <w:p w14:paraId="39929348" w14:textId="77777777" w:rsidR="0079094D" w:rsidRPr="00F12B31" w:rsidRDefault="0079094D" w:rsidP="00A371E4">
            <w:pPr>
              <w:rPr>
                <w:color w:val="1F497D"/>
              </w:rPr>
            </w:pPr>
            <w:r w:rsidRPr="00F12B31">
              <w:rPr>
                <w:color w:val="1F497D"/>
              </w:rPr>
              <w:t>0.59</w:t>
            </w:r>
          </w:p>
        </w:tc>
        <w:tc>
          <w:tcPr>
            <w:tcW w:w="1780" w:type="dxa"/>
            <w:noWrap/>
            <w:hideMark/>
          </w:tcPr>
          <w:p w14:paraId="47290005" w14:textId="77777777" w:rsidR="0079094D" w:rsidRPr="00F12B31" w:rsidRDefault="0079094D" w:rsidP="00A371E4">
            <w:pPr>
              <w:rPr>
                <w:color w:val="1F497D"/>
              </w:rPr>
            </w:pPr>
            <w:r w:rsidRPr="00F12B31">
              <w:rPr>
                <w:color w:val="1F497D"/>
              </w:rPr>
              <w:t>4</w:t>
            </w:r>
          </w:p>
        </w:tc>
        <w:tc>
          <w:tcPr>
            <w:tcW w:w="1540" w:type="dxa"/>
            <w:noWrap/>
            <w:hideMark/>
          </w:tcPr>
          <w:p w14:paraId="0AF28D4C" w14:textId="77777777" w:rsidR="0079094D" w:rsidRPr="00F12B31" w:rsidRDefault="0079094D" w:rsidP="00A371E4">
            <w:pPr>
              <w:rPr>
                <w:color w:val="1F497D"/>
              </w:rPr>
            </w:pPr>
            <w:r w:rsidRPr="00F12B31">
              <w:rPr>
                <w:color w:val="1F497D"/>
              </w:rPr>
              <w:t>197</w:t>
            </w:r>
          </w:p>
        </w:tc>
      </w:tr>
    </w:tbl>
    <w:p w14:paraId="62B5F9D2" w14:textId="77777777" w:rsidR="0079094D" w:rsidRDefault="0079094D" w:rsidP="0079094D">
      <w:pPr>
        <w:rPr>
          <w:color w:val="1F497D"/>
        </w:rPr>
      </w:pPr>
      <w:r>
        <w:rPr>
          <w:color w:val="1F497D"/>
        </w:rPr>
        <w:t xml:space="preserve">Table 4 General Silhouette of breast cancer data set samples: </w:t>
      </w:r>
      <w:r w:rsidRPr="00F12B31">
        <w:rPr>
          <w:color w:val="1F497D"/>
        </w:rPr>
        <w:t>GS: General Silhouette, MS: Maximum Silhouette</w:t>
      </w:r>
    </w:p>
    <w:p w14:paraId="7A3DCA6C" w14:textId="77777777" w:rsidR="0079094D" w:rsidRDefault="0079094D" w:rsidP="0079094D">
      <w:pPr>
        <w:rPr>
          <w:color w:val="1F497D"/>
        </w:rPr>
      </w:pPr>
    </w:p>
    <w:tbl>
      <w:tblPr>
        <w:tblStyle w:val="TableGrid"/>
        <w:tblW w:w="0" w:type="auto"/>
        <w:tblLook w:val="04A0" w:firstRow="1" w:lastRow="0" w:firstColumn="1" w:lastColumn="0" w:noHBand="0" w:noVBand="1"/>
      </w:tblPr>
      <w:tblGrid>
        <w:gridCol w:w="1413"/>
        <w:gridCol w:w="1310"/>
        <w:gridCol w:w="4217"/>
        <w:gridCol w:w="1171"/>
        <w:gridCol w:w="1465"/>
      </w:tblGrid>
      <w:tr w:rsidR="0079094D" w:rsidRPr="00375886" w14:paraId="355C5144" w14:textId="77777777" w:rsidTr="00A371E4">
        <w:trPr>
          <w:trHeight w:val="330"/>
        </w:trPr>
        <w:tc>
          <w:tcPr>
            <w:tcW w:w="1413" w:type="dxa"/>
            <w:noWrap/>
            <w:hideMark/>
          </w:tcPr>
          <w:p w14:paraId="2F8B88F9" w14:textId="77777777" w:rsidR="0079094D" w:rsidRPr="00375886" w:rsidRDefault="0079094D" w:rsidP="00A371E4">
            <w:pPr>
              <w:rPr>
                <w:color w:val="1F497D"/>
              </w:rPr>
            </w:pPr>
            <w:r w:rsidRPr="00375886">
              <w:rPr>
                <w:color w:val="1F497D"/>
              </w:rPr>
              <w:t>Pattern #</w:t>
            </w:r>
          </w:p>
        </w:tc>
        <w:tc>
          <w:tcPr>
            <w:tcW w:w="1310" w:type="dxa"/>
            <w:noWrap/>
            <w:hideMark/>
          </w:tcPr>
          <w:p w14:paraId="171275FA" w14:textId="77777777" w:rsidR="0079094D" w:rsidRPr="00375886" w:rsidRDefault="0079094D" w:rsidP="00A371E4">
            <w:pPr>
              <w:rPr>
                <w:color w:val="1F497D"/>
              </w:rPr>
            </w:pPr>
            <w:r w:rsidRPr="00375886">
              <w:rPr>
                <w:color w:val="1F497D"/>
              </w:rPr>
              <w:t># of Genes</w:t>
            </w:r>
          </w:p>
        </w:tc>
        <w:tc>
          <w:tcPr>
            <w:tcW w:w="4217" w:type="dxa"/>
            <w:noWrap/>
            <w:hideMark/>
          </w:tcPr>
          <w:p w14:paraId="3A44B02B" w14:textId="77777777" w:rsidR="0079094D" w:rsidRPr="00375886" w:rsidRDefault="0079094D" w:rsidP="00A371E4">
            <w:pPr>
              <w:rPr>
                <w:color w:val="1F497D"/>
              </w:rPr>
            </w:pPr>
            <w:r w:rsidRPr="00375886">
              <w:rPr>
                <w:color w:val="1F497D"/>
              </w:rPr>
              <w:t>Top GOBP</w:t>
            </w:r>
          </w:p>
        </w:tc>
        <w:tc>
          <w:tcPr>
            <w:tcW w:w="1171" w:type="dxa"/>
            <w:noWrap/>
            <w:hideMark/>
          </w:tcPr>
          <w:p w14:paraId="78272BDF" w14:textId="77777777" w:rsidR="0079094D" w:rsidRPr="00375886" w:rsidRDefault="0079094D" w:rsidP="00A371E4">
            <w:pPr>
              <w:rPr>
                <w:color w:val="1F497D"/>
              </w:rPr>
            </w:pPr>
            <w:r w:rsidRPr="00375886">
              <w:rPr>
                <w:color w:val="1F497D"/>
              </w:rPr>
              <w:t>p-value</w:t>
            </w:r>
          </w:p>
        </w:tc>
        <w:tc>
          <w:tcPr>
            <w:tcW w:w="1465" w:type="dxa"/>
            <w:noWrap/>
            <w:hideMark/>
          </w:tcPr>
          <w:p w14:paraId="11CB0A71" w14:textId="77777777" w:rsidR="0079094D" w:rsidRPr="00375886" w:rsidRDefault="0079094D" w:rsidP="00A371E4">
            <w:pPr>
              <w:rPr>
                <w:color w:val="1F497D"/>
              </w:rPr>
            </w:pPr>
            <w:r w:rsidRPr="00375886">
              <w:rPr>
                <w:color w:val="1F497D"/>
              </w:rPr>
              <w:t>FDR</w:t>
            </w:r>
          </w:p>
        </w:tc>
      </w:tr>
      <w:tr w:rsidR="0079094D" w:rsidRPr="00375886" w14:paraId="4370E38F" w14:textId="77777777" w:rsidTr="00A371E4">
        <w:trPr>
          <w:trHeight w:val="345"/>
        </w:trPr>
        <w:tc>
          <w:tcPr>
            <w:tcW w:w="1413" w:type="dxa"/>
            <w:noWrap/>
            <w:hideMark/>
          </w:tcPr>
          <w:p w14:paraId="31A66ABB" w14:textId="77777777" w:rsidR="0079094D" w:rsidRPr="00375886" w:rsidRDefault="0079094D" w:rsidP="00A371E4">
            <w:pPr>
              <w:rPr>
                <w:color w:val="1F497D"/>
              </w:rPr>
            </w:pPr>
            <w:r w:rsidRPr="00375886">
              <w:rPr>
                <w:color w:val="1F497D"/>
              </w:rPr>
              <w:t>1</w:t>
            </w:r>
          </w:p>
        </w:tc>
        <w:tc>
          <w:tcPr>
            <w:tcW w:w="1310" w:type="dxa"/>
            <w:noWrap/>
            <w:hideMark/>
          </w:tcPr>
          <w:p w14:paraId="58595748" w14:textId="77777777" w:rsidR="0079094D" w:rsidRPr="00375886" w:rsidRDefault="0079094D" w:rsidP="00A371E4">
            <w:pPr>
              <w:rPr>
                <w:color w:val="1F497D"/>
              </w:rPr>
            </w:pPr>
            <w:r w:rsidRPr="00375886">
              <w:rPr>
                <w:color w:val="1F497D"/>
              </w:rPr>
              <w:t>9</w:t>
            </w:r>
          </w:p>
        </w:tc>
        <w:tc>
          <w:tcPr>
            <w:tcW w:w="4217" w:type="dxa"/>
            <w:noWrap/>
            <w:hideMark/>
          </w:tcPr>
          <w:p w14:paraId="76764CB4" w14:textId="77777777" w:rsidR="0079094D" w:rsidRPr="00375886" w:rsidRDefault="0079094D" w:rsidP="00A371E4">
            <w:pPr>
              <w:rPr>
                <w:color w:val="1F497D"/>
              </w:rPr>
            </w:pPr>
            <w:r w:rsidRPr="00375886">
              <w:rPr>
                <w:color w:val="1F497D"/>
              </w:rPr>
              <w:t xml:space="preserve">GO:0006631 - Fatty acid metabolic process </w:t>
            </w:r>
          </w:p>
        </w:tc>
        <w:tc>
          <w:tcPr>
            <w:tcW w:w="1171" w:type="dxa"/>
            <w:noWrap/>
            <w:hideMark/>
          </w:tcPr>
          <w:p w14:paraId="336996A5" w14:textId="77777777" w:rsidR="0079094D" w:rsidRPr="00375886" w:rsidRDefault="0079094D" w:rsidP="00A371E4">
            <w:pPr>
              <w:rPr>
                <w:color w:val="1F497D"/>
              </w:rPr>
            </w:pPr>
            <w:r w:rsidRPr="00375886">
              <w:rPr>
                <w:color w:val="1F497D"/>
              </w:rPr>
              <w:t>3.8E-06</w:t>
            </w:r>
          </w:p>
        </w:tc>
        <w:tc>
          <w:tcPr>
            <w:tcW w:w="1465" w:type="dxa"/>
            <w:noWrap/>
            <w:hideMark/>
          </w:tcPr>
          <w:p w14:paraId="74C4F827" w14:textId="77777777" w:rsidR="0079094D" w:rsidRPr="00375886" w:rsidRDefault="0079094D" w:rsidP="00A371E4">
            <w:pPr>
              <w:rPr>
                <w:color w:val="1F497D"/>
              </w:rPr>
            </w:pPr>
            <w:r w:rsidRPr="00375886">
              <w:rPr>
                <w:color w:val="1F497D"/>
              </w:rPr>
              <w:t>4.4E-03</w:t>
            </w:r>
          </w:p>
        </w:tc>
      </w:tr>
      <w:tr w:rsidR="0079094D" w:rsidRPr="00375886" w14:paraId="63A6571C" w14:textId="77777777" w:rsidTr="00A371E4">
        <w:trPr>
          <w:trHeight w:val="330"/>
        </w:trPr>
        <w:tc>
          <w:tcPr>
            <w:tcW w:w="1413" w:type="dxa"/>
            <w:noWrap/>
            <w:hideMark/>
          </w:tcPr>
          <w:p w14:paraId="5CD6B44C" w14:textId="77777777" w:rsidR="0079094D" w:rsidRPr="00375886" w:rsidRDefault="0079094D" w:rsidP="00A371E4">
            <w:pPr>
              <w:rPr>
                <w:color w:val="1F497D"/>
              </w:rPr>
            </w:pPr>
            <w:r w:rsidRPr="00375886">
              <w:rPr>
                <w:color w:val="1F497D"/>
              </w:rPr>
              <w:t>2</w:t>
            </w:r>
          </w:p>
        </w:tc>
        <w:tc>
          <w:tcPr>
            <w:tcW w:w="1310" w:type="dxa"/>
            <w:noWrap/>
            <w:hideMark/>
          </w:tcPr>
          <w:p w14:paraId="33CFAF29" w14:textId="77777777" w:rsidR="0079094D" w:rsidRPr="00375886" w:rsidRDefault="0079094D" w:rsidP="00A371E4">
            <w:pPr>
              <w:rPr>
                <w:color w:val="1F497D"/>
              </w:rPr>
            </w:pPr>
            <w:r w:rsidRPr="00375886">
              <w:rPr>
                <w:color w:val="1F497D"/>
              </w:rPr>
              <w:t>10</w:t>
            </w:r>
          </w:p>
        </w:tc>
        <w:tc>
          <w:tcPr>
            <w:tcW w:w="4217" w:type="dxa"/>
            <w:noWrap/>
            <w:hideMark/>
          </w:tcPr>
          <w:p w14:paraId="417F92C8" w14:textId="77777777" w:rsidR="0079094D" w:rsidRPr="00375886" w:rsidRDefault="0079094D" w:rsidP="00A371E4">
            <w:pPr>
              <w:rPr>
                <w:color w:val="1F497D"/>
              </w:rPr>
            </w:pPr>
            <w:r w:rsidRPr="00375886">
              <w:rPr>
                <w:color w:val="1F497D"/>
              </w:rPr>
              <w:t>GO:0055114 - Oxidation reduction process</w:t>
            </w:r>
          </w:p>
        </w:tc>
        <w:tc>
          <w:tcPr>
            <w:tcW w:w="1171" w:type="dxa"/>
            <w:noWrap/>
            <w:hideMark/>
          </w:tcPr>
          <w:p w14:paraId="562EE928" w14:textId="77777777" w:rsidR="0079094D" w:rsidRPr="00375886" w:rsidRDefault="0079094D" w:rsidP="00A371E4">
            <w:pPr>
              <w:rPr>
                <w:color w:val="1F497D"/>
              </w:rPr>
            </w:pPr>
            <w:r w:rsidRPr="00375886">
              <w:rPr>
                <w:color w:val="1F497D"/>
              </w:rPr>
              <w:t>2.3E-02</w:t>
            </w:r>
          </w:p>
        </w:tc>
        <w:tc>
          <w:tcPr>
            <w:tcW w:w="1465" w:type="dxa"/>
            <w:noWrap/>
            <w:hideMark/>
          </w:tcPr>
          <w:p w14:paraId="60B38FF3" w14:textId="77777777" w:rsidR="0079094D" w:rsidRPr="00375886" w:rsidRDefault="0079094D" w:rsidP="00A371E4">
            <w:pPr>
              <w:rPr>
                <w:color w:val="1F497D"/>
              </w:rPr>
            </w:pPr>
            <w:r w:rsidRPr="00375886">
              <w:rPr>
                <w:color w:val="1F497D"/>
              </w:rPr>
              <w:t>2.1E+01</w:t>
            </w:r>
          </w:p>
        </w:tc>
      </w:tr>
      <w:tr w:rsidR="0079094D" w:rsidRPr="00375886" w14:paraId="385295E4" w14:textId="77777777" w:rsidTr="00A371E4">
        <w:trPr>
          <w:trHeight w:val="330"/>
        </w:trPr>
        <w:tc>
          <w:tcPr>
            <w:tcW w:w="1413" w:type="dxa"/>
            <w:noWrap/>
            <w:hideMark/>
          </w:tcPr>
          <w:p w14:paraId="7F68B458" w14:textId="77777777" w:rsidR="0079094D" w:rsidRPr="00375886" w:rsidRDefault="0079094D" w:rsidP="00A371E4">
            <w:pPr>
              <w:rPr>
                <w:color w:val="1F497D"/>
              </w:rPr>
            </w:pPr>
            <w:r w:rsidRPr="00375886">
              <w:rPr>
                <w:color w:val="1F497D"/>
              </w:rPr>
              <w:t>3</w:t>
            </w:r>
          </w:p>
        </w:tc>
        <w:tc>
          <w:tcPr>
            <w:tcW w:w="1310" w:type="dxa"/>
            <w:noWrap/>
            <w:hideMark/>
          </w:tcPr>
          <w:p w14:paraId="6EDB98BD" w14:textId="77777777" w:rsidR="0079094D" w:rsidRPr="00375886" w:rsidRDefault="0079094D" w:rsidP="00A371E4">
            <w:pPr>
              <w:rPr>
                <w:color w:val="1F497D"/>
              </w:rPr>
            </w:pPr>
            <w:r w:rsidRPr="00375886">
              <w:rPr>
                <w:color w:val="1F497D"/>
              </w:rPr>
              <w:t>10</w:t>
            </w:r>
          </w:p>
        </w:tc>
        <w:tc>
          <w:tcPr>
            <w:tcW w:w="4217" w:type="dxa"/>
            <w:noWrap/>
            <w:hideMark/>
          </w:tcPr>
          <w:p w14:paraId="797F85C4" w14:textId="77777777" w:rsidR="0079094D" w:rsidRPr="00375886" w:rsidRDefault="0079094D" w:rsidP="00A371E4">
            <w:pPr>
              <w:rPr>
                <w:color w:val="1F497D"/>
              </w:rPr>
            </w:pPr>
            <w:r w:rsidRPr="00375886">
              <w:rPr>
                <w:color w:val="1F497D"/>
              </w:rPr>
              <w:t>GO:0042592 - Homeostatic process</w:t>
            </w:r>
          </w:p>
        </w:tc>
        <w:tc>
          <w:tcPr>
            <w:tcW w:w="1171" w:type="dxa"/>
            <w:noWrap/>
            <w:hideMark/>
          </w:tcPr>
          <w:p w14:paraId="2C3B9AD4" w14:textId="77777777" w:rsidR="0079094D" w:rsidRPr="00375886" w:rsidRDefault="0079094D" w:rsidP="00A371E4">
            <w:pPr>
              <w:rPr>
                <w:color w:val="1F497D"/>
              </w:rPr>
            </w:pPr>
            <w:r w:rsidRPr="00375886">
              <w:rPr>
                <w:color w:val="1F497D"/>
              </w:rPr>
              <w:t>6.0E-02</w:t>
            </w:r>
          </w:p>
        </w:tc>
        <w:tc>
          <w:tcPr>
            <w:tcW w:w="1465" w:type="dxa"/>
            <w:noWrap/>
            <w:hideMark/>
          </w:tcPr>
          <w:p w14:paraId="05AF7CC7" w14:textId="77777777" w:rsidR="0079094D" w:rsidRPr="00375886" w:rsidRDefault="0079094D" w:rsidP="00A371E4">
            <w:pPr>
              <w:rPr>
                <w:color w:val="1F497D"/>
              </w:rPr>
            </w:pPr>
            <w:r w:rsidRPr="00375886">
              <w:rPr>
                <w:color w:val="1F497D"/>
              </w:rPr>
              <w:t>5.5E+01</w:t>
            </w:r>
          </w:p>
        </w:tc>
      </w:tr>
      <w:tr w:rsidR="0079094D" w:rsidRPr="00375886" w14:paraId="6B219CFA" w14:textId="77777777" w:rsidTr="00A371E4">
        <w:trPr>
          <w:trHeight w:val="330"/>
        </w:trPr>
        <w:tc>
          <w:tcPr>
            <w:tcW w:w="1413" w:type="dxa"/>
            <w:noWrap/>
            <w:hideMark/>
          </w:tcPr>
          <w:p w14:paraId="534D1D20" w14:textId="77777777" w:rsidR="0079094D" w:rsidRPr="00375886" w:rsidRDefault="0079094D" w:rsidP="00A371E4">
            <w:pPr>
              <w:rPr>
                <w:color w:val="1F497D"/>
              </w:rPr>
            </w:pPr>
            <w:r w:rsidRPr="00375886">
              <w:rPr>
                <w:color w:val="1F497D"/>
              </w:rPr>
              <w:t>4</w:t>
            </w:r>
          </w:p>
        </w:tc>
        <w:tc>
          <w:tcPr>
            <w:tcW w:w="1310" w:type="dxa"/>
            <w:noWrap/>
            <w:hideMark/>
          </w:tcPr>
          <w:p w14:paraId="50633189" w14:textId="77777777" w:rsidR="0079094D" w:rsidRPr="00375886" w:rsidRDefault="0079094D" w:rsidP="00A371E4">
            <w:pPr>
              <w:rPr>
                <w:color w:val="1F497D"/>
              </w:rPr>
            </w:pPr>
            <w:r w:rsidRPr="00375886">
              <w:rPr>
                <w:color w:val="1F497D"/>
              </w:rPr>
              <w:t>4</w:t>
            </w:r>
          </w:p>
        </w:tc>
        <w:tc>
          <w:tcPr>
            <w:tcW w:w="4217" w:type="dxa"/>
            <w:noWrap/>
            <w:hideMark/>
          </w:tcPr>
          <w:p w14:paraId="0870379B" w14:textId="77777777" w:rsidR="0079094D" w:rsidRPr="00375886" w:rsidRDefault="0079094D" w:rsidP="00A371E4">
            <w:pPr>
              <w:rPr>
                <w:b/>
                <w:bCs/>
                <w:color w:val="1F497D"/>
              </w:rPr>
            </w:pPr>
            <w:r w:rsidRPr="00375886">
              <w:rPr>
                <w:b/>
                <w:bCs/>
                <w:color w:val="1F497D"/>
              </w:rPr>
              <w:t>-</w:t>
            </w:r>
          </w:p>
        </w:tc>
        <w:tc>
          <w:tcPr>
            <w:tcW w:w="1171" w:type="dxa"/>
            <w:noWrap/>
            <w:hideMark/>
          </w:tcPr>
          <w:p w14:paraId="5411D8D3" w14:textId="77777777" w:rsidR="0079094D" w:rsidRPr="00375886" w:rsidRDefault="0079094D" w:rsidP="00A371E4">
            <w:pPr>
              <w:rPr>
                <w:b/>
                <w:bCs/>
                <w:color w:val="1F497D"/>
              </w:rPr>
            </w:pPr>
            <w:r w:rsidRPr="00375886">
              <w:rPr>
                <w:b/>
                <w:bCs/>
                <w:color w:val="1F497D"/>
              </w:rPr>
              <w:t>-</w:t>
            </w:r>
          </w:p>
        </w:tc>
        <w:tc>
          <w:tcPr>
            <w:tcW w:w="1465" w:type="dxa"/>
            <w:noWrap/>
            <w:hideMark/>
          </w:tcPr>
          <w:p w14:paraId="4BB7F43D" w14:textId="77777777" w:rsidR="0079094D" w:rsidRPr="00375886" w:rsidRDefault="0079094D" w:rsidP="00A371E4">
            <w:pPr>
              <w:rPr>
                <w:b/>
                <w:bCs/>
                <w:color w:val="1F497D"/>
              </w:rPr>
            </w:pPr>
            <w:r w:rsidRPr="00375886">
              <w:rPr>
                <w:b/>
                <w:bCs/>
                <w:color w:val="1F497D"/>
              </w:rPr>
              <w:t>-</w:t>
            </w:r>
          </w:p>
        </w:tc>
      </w:tr>
    </w:tbl>
    <w:p w14:paraId="03901457" w14:textId="77777777" w:rsidR="0079094D" w:rsidRDefault="0079094D" w:rsidP="0079094D">
      <w:pPr>
        <w:rPr>
          <w:color w:val="1F497D"/>
        </w:rPr>
      </w:pPr>
      <w:r>
        <w:rPr>
          <w:color w:val="1F497D"/>
        </w:rPr>
        <w:t>Table 5 GO biological processes of MOA categorized genes</w:t>
      </w:r>
    </w:p>
    <w:p w14:paraId="49690846" w14:textId="77777777" w:rsidR="0079094D" w:rsidRDefault="0079094D" w:rsidP="0079094D">
      <w:pPr>
        <w:rPr>
          <w:color w:val="1F497D"/>
        </w:rPr>
      </w:pPr>
    </w:p>
    <w:tbl>
      <w:tblPr>
        <w:tblStyle w:val="TableGrid"/>
        <w:tblW w:w="0" w:type="auto"/>
        <w:tblLook w:val="04A0" w:firstRow="1" w:lastRow="0" w:firstColumn="1" w:lastColumn="0" w:noHBand="0" w:noVBand="1"/>
      </w:tblPr>
      <w:tblGrid>
        <w:gridCol w:w="1081"/>
        <w:gridCol w:w="1119"/>
        <w:gridCol w:w="5372"/>
        <w:gridCol w:w="1041"/>
        <w:gridCol w:w="963"/>
      </w:tblGrid>
      <w:tr w:rsidR="0079094D" w:rsidRPr="00375886" w14:paraId="1BA92213" w14:textId="77777777" w:rsidTr="00A371E4">
        <w:trPr>
          <w:trHeight w:val="330"/>
        </w:trPr>
        <w:tc>
          <w:tcPr>
            <w:tcW w:w="1540" w:type="dxa"/>
            <w:noWrap/>
            <w:hideMark/>
          </w:tcPr>
          <w:p w14:paraId="5D6F47E2" w14:textId="77777777" w:rsidR="0079094D" w:rsidRPr="00375886" w:rsidRDefault="0079094D" w:rsidP="00A371E4">
            <w:pPr>
              <w:rPr>
                <w:color w:val="1F497D"/>
              </w:rPr>
            </w:pPr>
            <w:r w:rsidRPr="00375886">
              <w:rPr>
                <w:color w:val="1F497D"/>
              </w:rPr>
              <w:t>Pattern #</w:t>
            </w:r>
          </w:p>
        </w:tc>
        <w:tc>
          <w:tcPr>
            <w:tcW w:w="1600" w:type="dxa"/>
            <w:noWrap/>
            <w:hideMark/>
          </w:tcPr>
          <w:p w14:paraId="11259CDE" w14:textId="77777777" w:rsidR="0079094D" w:rsidRPr="00375886" w:rsidRDefault="0079094D" w:rsidP="00A371E4">
            <w:pPr>
              <w:rPr>
                <w:color w:val="1F497D"/>
              </w:rPr>
            </w:pPr>
            <w:r w:rsidRPr="00375886">
              <w:rPr>
                <w:color w:val="1F497D"/>
              </w:rPr>
              <w:t># of Genes</w:t>
            </w:r>
          </w:p>
        </w:tc>
        <w:tc>
          <w:tcPr>
            <w:tcW w:w="8115" w:type="dxa"/>
            <w:noWrap/>
            <w:hideMark/>
          </w:tcPr>
          <w:p w14:paraId="6AFFBC79" w14:textId="77777777" w:rsidR="0079094D" w:rsidRPr="00375886" w:rsidRDefault="0079094D" w:rsidP="00A371E4">
            <w:pPr>
              <w:rPr>
                <w:color w:val="1F497D"/>
              </w:rPr>
            </w:pPr>
            <w:r w:rsidRPr="00375886">
              <w:rPr>
                <w:color w:val="1F497D"/>
              </w:rPr>
              <w:t>Breast Cancer Related Biology</w:t>
            </w:r>
          </w:p>
        </w:tc>
        <w:tc>
          <w:tcPr>
            <w:tcW w:w="1480" w:type="dxa"/>
            <w:noWrap/>
            <w:hideMark/>
          </w:tcPr>
          <w:p w14:paraId="6FEE6743" w14:textId="77777777" w:rsidR="0079094D" w:rsidRPr="00375886" w:rsidRDefault="0079094D" w:rsidP="00A371E4">
            <w:pPr>
              <w:rPr>
                <w:color w:val="1F497D"/>
              </w:rPr>
            </w:pPr>
            <w:r w:rsidRPr="00375886">
              <w:rPr>
                <w:color w:val="1F497D"/>
              </w:rPr>
              <w:t>p-value</w:t>
            </w:r>
          </w:p>
        </w:tc>
        <w:tc>
          <w:tcPr>
            <w:tcW w:w="1360" w:type="dxa"/>
            <w:noWrap/>
            <w:hideMark/>
          </w:tcPr>
          <w:p w14:paraId="27FC788B" w14:textId="77777777" w:rsidR="0079094D" w:rsidRPr="00375886" w:rsidRDefault="0079094D" w:rsidP="00A371E4">
            <w:pPr>
              <w:rPr>
                <w:color w:val="1F497D"/>
              </w:rPr>
            </w:pPr>
            <w:r w:rsidRPr="00375886">
              <w:rPr>
                <w:color w:val="1F497D"/>
              </w:rPr>
              <w:t>FDR</w:t>
            </w:r>
          </w:p>
        </w:tc>
      </w:tr>
      <w:tr w:rsidR="0079094D" w:rsidRPr="00375886" w14:paraId="47F37BE3" w14:textId="77777777" w:rsidTr="00A371E4">
        <w:trPr>
          <w:trHeight w:val="720"/>
        </w:trPr>
        <w:tc>
          <w:tcPr>
            <w:tcW w:w="1540" w:type="dxa"/>
            <w:noWrap/>
            <w:hideMark/>
          </w:tcPr>
          <w:p w14:paraId="428CE182" w14:textId="77777777" w:rsidR="0079094D" w:rsidRPr="00375886" w:rsidRDefault="0079094D" w:rsidP="00A371E4">
            <w:pPr>
              <w:rPr>
                <w:color w:val="1F497D"/>
              </w:rPr>
            </w:pPr>
            <w:r w:rsidRPr="00375886">
              <w:rPr>
                <w:color w:val="1F497D"/>
              </w:rPr>
              <w:t>1</w:t>
            </w:r>
          </w:p>
        </w:tc>
        <w:tc>
          <w:tcPr>
            <w:tcW w:w="1600" w:type="dxa"/>
            <w:noWrap/>
            <w:hideMark/>
          </w:tcPr>
          <w:p w14:paraId="31B41151" w14:textId="77777777" w:rsidR="0079094D" w:rsidRPr="00375886" w:rsidRDefault="0079094D" w:rsidP="00A371E4">
            <w:pPr>
              <w:rPr>
                <w:color w:val="1F497D"/>
              </w:rPr>
            </w:pPr>
            <w:r w:rsidRPr="00375886">
              <w:rPr>
                <w:color w:val="1F497D"/>
              </w:rPr>
              <w:t>29</w:t>
            </w:r>
          </w:p>
        </w:tc>
        <w:tc>
          <w:tcPr>
            <w:tcW w:w="8115" w:type="dxa"/>
            <w:hideMark/>
          </w:tcPr>
          <w:p w14:paraId="64092924" w14:textId="77777777" w:rsidR="0079094D" w:rsidRPr="00375886" w:rsidRDefault="0079094D" w:rsidP="00A371E4">
            <w:pPr>
              <w:rPr>
                <w:color w:val="1F497D"/>
              </w:rPr>
            </w:pPr>
            <w:r w:rsidRPr="00375886">
              <w:rPr>
                <w:color w:val="1F497D"/>
              </w:rPr>
              <w:t xml:space="preserve">GO:0042803 - Protein </w:t>
            </w:r>
            <w:proofErr w:type="spellStart"/>
            <w:r w:rsidRPr="00375886">
              <w:rPr>
                <w:color w:val="1F497D"/>
              </w:rPr>
              <w:t>homodimerization</w:t>
            </w:r>
            <w:proofErr w:type="spellEnd"/>
            <w:r w:rsidRPr="00375886">
              <w:rPr>
                <w:color w:val="1F497D"/>
              </w:rPr>
              <w:t xml:space="preserve"> activity                                    (S100A16, CENPF, APOE, PLOD1, TOP2A)</w:t>
            </w:r>
          </w:p>
        </w:tc>
        <w:tc>
          <w:tcPr>
            <w:tcW w:w="1480" w:type="dxa"/>
            <w:noWrap/>
            <w:hideMark/>
          </w:tcPr>
          <w:p w14:paraId="4E7C2650" w14:textId="77777777" w:rsidR="0079094D" w:rsidRPr="00375886" w:rsidRDefault="0079094D" w:rsidP="00A371E4">
            <w:pPr>
              <w:rPr>
                <w:color w:val="1F497D"/>
              </w:rPr>
            </w:pPr>
            <w:r w:rsidRPr="00375886">
              <w:rPr>
                <w:color w:val="1F497D"/>
              </w:rPr>
              <w:t>2.20E-03</w:t>
            </w:r>
          </w:p>
        </w:tc>
        <w:tc>
          <w:tcPr>
            <w:tcW w:w="1360" w:type="dxa"/>
            <w:noWrap/>
            <w:hideMark/>
          </w:tcPr>
          <w:p w14:paraId="0BD6BBE8" w14:textId="77777777" w:rsidR="0079094D" w:rsidRPr="00375886" w:rsidRDefault="0079094D" w:rsidP="00A371E4">
            <w:pPr>
              <w:rPr>
                <w:color w:val="1F497D"/>
              </w:rPr>
            </w:pPr>
            <w:r w:rsidRPr="00375886">
              <w:rPr>
                <w:color w:val="1F497D"/>
              </w:rPr>
              <w:t>2.50E+00</w:t>
            </w:r>
          </w:p>
        </w:tc>
      </w:tr>
      <w:tr w:rsidR="0079094D" w:rsidRPr="00375886" w14:paraId="05BB5CC1" w14:textId="77777777" w:rsidTr="00A371E4">
        <w:trPr>
          <w:trHeight w:val="330"/>
        </w:trPr>
        <w:tc>
          <w:tcPr>
            <w:tcW w:w="1540" w:type="dxa"/>
            <w:noWrap/>
            <w:hideMark/>
          </w:tcPr>
          <w:p w14:paraId="62E48DAD" w14:textId="77777777" w:rsidR="0079094D" w:rsidRPr="00375886" w:rsidRDefault="0079094D" w:rsidP="00A371E4">
            <w:pPr>
              <w:rPr>
                <w:color w:val="1F497D"/>
              </w:rPr>
            </w:pPr>
            <w:r w:rsidRPr="00375886">
              <w:rPr>
                <w:color w:val="1F497D"/>
              </w:rPr>
              <w:t>2</w:t>
            </w:r>
          </w:p>
        </w:tc>
        <w:tc>
          <w:tcPr>
            <w:tcW w:w="1600" w:type="dxa"/>
            <w:noWrap/>
            <w:hideMark/>
          </w:tcPr>
          <w:p w14:paraId="751C1A5C" w14:textId="77777777" w:rsidR="0079094D" w:rsidRPr="00375886" w:rsidRDefault="0079094D" w:rsidP="00A371E4">
            <w:pPr>
              <w:rPr>
                <w:color w:val="1F497D"/>
              </w:rPr>
            </w:pPr>
            <w:r w:rsidRPr="00375886">
              <w:rPr>
                <w:color w:val="1F497D"/>
              </w:rPr>
              <w:t>114</w:t>
            </w:r>
          </w:p>
        </w:tc>
        <w:tc>
          <w:tcPr>
            <w:tcW w:w="8115" w:type="dxa"/>
            <w:noWrap/>
            <w:hideMark/>
          </w:tcPr>
          <w:p w14:paraId="522C2692" w14:textId="77777777" w:rsidR="0079094D" w:rsidRPr="00375886" w:rsidRDefault="0079094D" w:rsidP="00A371E4">
            <w:pPr>
              <w:rPr>
                <w:color w:val="1F497D"/>
              </w:rPr>
            </w:pPr>
            <w:r w:rsidRPr="00375886">
              <w:rPr>
                <w:color w:val="1F497D"/>
              </w:rPr>
              <w:t>KEGG:04512 - Extra cellular matrix-receptor interaction</w:t>
            </w:r>
          </w:p>
        </w:tc>
        <w:tc>
          <w:tcPr>
            <w:tcW w:w="1480" w:type="dxa"/>
            <w:noWrap/>
            <w:hideMark/>
          </w:tcPr>
          <w:p w14:paraId="02D07F24" w14:textId="77777777" w:rsidR="0079094D" w:rsidRPr="00375886" w:rsidRDefault="0079094D" w:rsidP="00A371E4">
            <w:pPr>
              <w:rPr>
                <w:color w:val="1F497D"/>
              </w:rPr>
            </w:pPr>
            <w:r w:rsidRPr="00375886">
              <w:rPr>
                <w:color w:val="1F497D"/>
              </w:rPr>
              <w:t>2.8E-04</w:t>
            </w:r>
          </w:p>
        </w:tc>
        <w:tc>
          <w:tcPr>
            <w:tcW w:w="1360" w:type="dxa"/>
            <w:noWrap/>
            <w:hideMark/>
          </w:tcPr>
          <w:p w14:paraId="13AA423A" w14:textId="77777777" w:rsidR="0079094D" w:rsidRPr="00375886" w:rsidRDefault="0079094D" w:rsidP="00A371E4">
            <w:pPr>
              <w:rPr>
                <w:color w:val="1F497D"/>
              </w:rPr>
            </w:pPr>
            <w:r w:rsidRPr="00375886">
              <w:rPr>
                <w:color w:val="1F497D"/>
              </w:rPr>
              <w:t>3.0E-01</w:t>
            </w:r>
          </w:p>
        </w:tc>
      </w:tr>
      <w:tr w:rsidR="0079094D" w:rsidRPr="00375886" w14:paraId="6F5D3C7C" w14:textId="77777777" w:rsidTr="00A371E4">
        <w:trPr>
          <w:trHeight w:val="330"/>
        </w:trPr>
        <w:tc>
          <w:tcPr>
            <w:tcW w:w="1540" w:type="dxa"/>
            <w:noWrap/>
            <w:hideMark/>
          </w:tcPr>
          <w:p w14:paraId="7FE20CA2" w14:textId="77777777" w:rsidR="0079094D" w:rsidRPr="00375886" w:rsidRDefault="0079094D" w:rsidP="00A371E4">
            <w:pPr>
              <w:rPr>
                <w:color w:val="1F497D"/>
              </w:rPr>
            </w:pPr>
            <w:r w:rsidRPr="00375886">
              <w:rPr>
                <w:color w:val="1F497D"/>
              </w:rPr>
              <w:t>3</w:t>
            </w:r>
          </w:p>
        </w:tc>
        <w:tc>
          <w:tcPr>
            <w:tcW w:w="1600" w:type="dxa"/>
            <w:noWrap/>
            <w:hideMark/>
          </w:tcPr>
          <w:p w14:paraId="1E0BAFB8" w14:textId="77777777" w:rsidR="0079094D" w:rsidRPr="00375886" w:rsidRDefault="0079094D" w:rsidP="00A371E4">
            <w:pPr>
              <w:rPr>
                <w:color w:val="1F497D"/>
              </w:rPr>
            </w:pPr>
            <w:r w:rsidRPr="00375886">
              <w:rPr>
                <w:color w:val="1F497D"/>
              </w:rPr>
              <w:t>46</w:t>
            </w:r>
          </w:p>
        </w:tc>
        <w:tc>
          <w:tcPr>
            <w:tcW w:w="8115" w:type="dxa"/>
            <w:noWrap/>
            <w:hideMark/>
          </w:tcPr>
          <w:p w14:paraId="4160EBE7" w14:textId="77777777" w:rsidR="0079094D" w:rsidRPr="00375886" w:rsidRDefault="0079094D" w:rsidP="00A371E4">
            <w:pPr>
              <w:rPr>
                <w:color w:val="1F497D"/>
              </w:rPr>
            </w:pPr>
            <w:r w:rsidRPr="00375886">
              <w:rPr>
                <w:color w:val="1F497D"/>
              </w:rPr>
              <w:t xml:space="preserve">KEGG:03320 - Peroxisome proliferator-activated receptor signaling pathway  </w:t>
            </w:r>
          </w:p>
        </w:tc>
        <w:tc>
          <w:tcPr>
            <w:tcW w:w="1480" w:type="dxa"/>
            <w:noWrap/>
            <w:hideMark/>
          </w:tcPr>
          <w:p w14:paraId="3E46D063" w14:textId="77777777" w:rsidR="0079094D" w:rsidRPr="00375886" w:rsidRDefault="0079094D" w:rsidP="00A371E4">
            <w:pPr>
              <w:rPr>
                <w:color w:val="1F497D"/>
              </w:rPr>
            </w:pPr>
            <w:r w:rsidRPr="00375886">
              <w:rPr>
                <w:color w:val="1F497D"/>
              </w:rPr>
              <w:t>6.0E-02</w:t>
            </w:r>
          </w:p>
        </w:tc>
        <w:tc>
          <w:tcPr>
            <w:tcW w:w="1360" w:type="dxa"/>
            <w:noWrap/>
            <w:hideMark/>
          </w:tcPr>
          <w:p w14:paraId="3DB54D24" w14:textId="77777777" w:rsidR="0079094D" w:rsidRPr="00375886" w:rsidRDefault="0079094D" w:rsidP="00A371E4">
            <w:pPr>
              <w:rPr>
                <w:color w:val="1F497D"/>
              </w:rPr>
            </w:pPr>
            <w:r w:rsidRPr="00375886">
              <w:rPr>
                <w:color w:val="1F497D"/>
              </w:rPr>
              <w:t>5.5E+01</w:t>
            </w:r>
          </w:p>
        </w:tc>
      </w:tr>
      <w:tr w:rsidR="0079094D" w:rsidRPr="00375886" w14:paraId="75060EFC" w14:textId="77777777" w:rsidTr="00A371E4">
        <w:trPr>
          <w:trHeight w:val="330"/>
        </w:trPr>
        <w:tc>
          <w:tcPr>
            <w:tcW w:w="1540" w:type="dxa"/>
            <w:noWrap/>
            <w:hideMark/>
          </w:tcPr>
          <w:p w14:paraId="66E65C27" w14:textId="77777777" w:rsidR="0079094D" w:rsidRPr="00375886" w:rsidRDefault="0079094D" w:rsidP="00A371E4">
            <w:pPr>
              <w:rPr>
                <w:color w:val="1F497D"/>
              </w:rPr>
            </w:pPr>
            <w:r w:rsidRPr="00375886">
              <w:rPr>
                <w:color w:val="1F497D"/>
              </w:rPr>
              <w:t>4</w:t>
            </w:r>
          </w:p>
        </w:tc>
        <w:tc>
          <w:tcPr>
            <w:tcW w:w="1600" w:type="dxa"/>
            <w:noWrap/>
            <w:hideMark/>
          </w:tcPr>
          <w:p w14:paraId="2E6A2ECB" w14:textId="77777777" w:rsidR="0079094D" w:rsidRPr="00375886" w:rsidRDefault="0079094D" w:rsidP="00A371E4">
            <w:pPr>
              <w:rPr>
                <w:color w:val="1F497D"/>
              </w:rPr>
            </w:pPr>
            <w:r w:rsidRPr="00375886">
              <w:rPr>
                <w:color w:val="1F497D"/>
              </w:rPr>
              <w:t>8</w:t>
            </w:r>
          </w:p>
        </w:tc>
        <w:tc>
          <w:tcPr>
            <w:tcW w:w="8115" w:type="dxa"/>
            <w:noWrap/>
            <w:hideMark/>
          </w:tcPr>
          <w:p w14:paraId="3A91E76E" w14:textId="77777777" w:rsidR="0079094D" w:rsidRPr="00375886" w:rsidRDefault="0079094D" w:rsidP="00A371E4">
            <w:pPr>
              <w:rPr>
                <w:color w:val="1F497D"/>
              </w:rPr>
            </w:pPr>
            <w:r w:rsidRPr="00375886">
              <w:rPr>
                <w:color w:val="1F497D"/>
              </w:rPr>
              <w:t>CD59, ITGB1 and 5 ribosomal protein genes</w:t>
            </w:r>
          </w:p>
        </w:tc>
        <w:tc>
          <w:tcPr>
            <w:tcW w:w="1480" w:type="dxa"/>
            <w:noWrap/>
            <w:hideMark/>
          </w:tcPr>
          <w:p w14:paraId="0A683DF5" w14:textId="77777777" w:rsidR="0079094D" w:rsidRPr="00375886" w:rsidRDefault="0079094D" w:rsidP="00A371E4">
            <w:pPr>
              <w:rPr>
                <w:b/>
                <w:bCs/>
                <w:color w:val="1F497D"/>
              </w:rPr>
            </w:pPr>
            <w:r w:rsidRPr="00375886">
              <w:rPr>
                <w:b/>
                <w:bCs/>
                <w:color w:val="1F497D"/>
              </w:rPr>
              <w:t>-</w:t>
            </w:r>
          </w:p>
        </w:tc>
        <w:tc>
          <w:tcPr>
            <w:tcW w:w="1360" w:type="dxa"/>
            <w:noWrap/>
            <w:hideMark/>
          </w:tcPr>
          <w:p w14:paraId="5C1D8F0F" w14:textId="77777777" w:rsidR="0079094D" w:rsidRPr="00375886" w:rsidRDefault="0079094D" w:rsidP="00A371E4">
            <w:pPr>
              <w:rPr>
                <w:b/>
                <w:bCs/>
                <w:color w:val="1F497D"/>
              </w:rPr>
            </w:pPr>
            <w:r w:rsidRPr="00375886">
              <w:rPr>
                <w:b/>
                <w:bCs/>
                <w:color w:val="1F497D"/>
              </w:rPr>
              <w:t>-</w:t>
            </w:r>
          </w:p>
        </w:tc>
      </w:tr>
    </w:tbl>
    <w:p w14:paraId="0479BFE7" w14:textId="77777777" w:rsidR="0079094D" w:rsidRDefault="0079094D" w:rsidP="0079094D">
      <w:pPr>
        <w:rPr>
          <w:color w:val="1F497D"/>
        </w:rPr>
      </w:pPr>
    </w:p>
    <w:p w14:paraId="4DC3B90A" w14:textId="77777777" w:rsidR="0079094D" w:rsidRDefault="0079094D" w:rsidP="0079094D">
      <w:pPr>
        <w:rPr>
          <w:color w:val="1F497D"/>
        </w:rPr>
      </w:pPr>
      <w:r>
        <w:rPr>
          <w:color w:val="1F497D"/>
        </w:rPr>
        <w:t>Table 6 KEGG enrichment of breast cancer categorized genes</w:t>
      </w:r>
    </w:p>
    <w:p w14:paraId="689E9058" w14:textId="77777777" w:rsidR="0079094D" w:rsidRDefault="0079094D" w:rsidP="0079094D"/>
    <w:p w14:paraId="2D141F09" w14:textId="77777777" w:rsidR="0079094D" w:rsidRPr="00E25E87" w:rsidRDefault="0079094D" w:rsidP="0079094D">
      <w:pPr>
        <w:rPr>
          <w:rFonts w:ascii="Times New Roman" w:hAnsi="Times New Roman" w:cs="Times New Roman"/>
          <w:b/>
          <w:sz w:val="24"/>
          <w:szCs w:val="24"/>
        </w:rPr>
      </w:pPr>
      <w:r w:rsidRPr="00E25E87">
        <w:rPr>
          <w:rFonts w:ascii="Times New Roman" w:hAnsi="Times New Roman" w:cs="Times New Roman"/>
          <w:b/>
          <w:sz w:val="24"/>
          <w:szCs w:val="24"/>
        </w:rPr>
        <w:t xml:space="preserve">Figure </w:t>
      </w:r>
      <w:proofErr w:type="spellStart"/>
      <w:r w:rsidRPr="00E25E87">
        <w:rPr>
          <w:rFonts w:ascii="Times New Roman" w:hAnsi="Times New Roman" w:cs="Times New Roman"/>
          <w:b/>
          <w:sz w:val="24"/>
          <w:szCs w:val="24"/>
        </w:rPr>
        <w:t>lengends</w:t>
      </w:r>
      <w:proofErr w:type="spellEnd"/>
    </w:p>
    <w:p w14:paraId="77F77941" w14:textId="77777777" w:rsidR="0079094D" w:rsidRDefault="0079094D" w:rsidP="0079094D">
      <w:pPr>
        <w:rPr>
          <w:rFonts w:ascii="Times New Roman" w:hAnsi="Times New Roman" w:cs="Times New Roman"/>
          <w:sz w:val="24"/>
          <w:szCs w:val="24"/>
        </w:rPr>
      </w:pPr>
      <w:r w:rsidRPr="007A7548">
        <w:rPr>
          <w:rFonts w:ascii="Times New Roman" w:hAnsi="Times New Roman" w:cs="Times New Roman"/>
          <w:sz w:val="24"/>
          <w:szCs w:val="24"/>
        </w:rPr>
        <w:t>Figure 1</w:t>
      </w:r>
      <w:r>
        <w:rPr>
          <w:rFonts w:ascii="Times New Roman" w:hAnsi="Times New Roman" w:cs="Times New Roman"/>
          <w:sz w:val="24"/>
          <w:szCs w:val="24"/>
        </w:rPr>
        <w:t>a</w:t>
      </w:r>
      <w:r w:rsidRPr="007A7548">
        <w:rPr>
          <w:rFonts w:ascii="Times New Roman" w:hAnsi="Times New Roman" w:cs="Times New Roman"/>
          <w:sz w:val="24"/>
          <w:szCs w:val="24"/>
        </w:rPr>
        <w:t xml:space="preserve"> EPIG-</w:t>
      </w:r>
      <w:proofErr w:type="spellStart"/>
      <w:r w:rsidRPr="007A7548">
        <w:rPr>
          <w:rFonts w:ascii="Times New Roman" w:hAnsi="Times New Roman" w:cs="Times New Roman"/>
          <w:sz w:val="24"/>
          <w:szCs w:val="24"/>
        </w:rPr>
        <w:t>Seq</w:t>
      </w:r>
      <w:proofErr w:type="spellEnd"/>
      <w:r w:rsidRPr="007A7548">
        <w:rPr>
          <w:rFonts w:ascii="Times New Roman" w:hAnsi="Times New Roman" w:cs="Times New Roman"/>
          <w:sz w:val="24"/>
          <w:szCs w:val="24"/>
        </w:rPr>
        <w:t xml:space="preserve"> workflow</w:t>
      </w:r>
    </w:p>
    <w:p w14:paraId="6BF39C69" w14:textId="77777777" w:rsidR="0079094D" w:rsidRPr="007A7548" w:rsidRDefault="0079094D" w:rsidP="0079094D">
      <w:pPr>
        <w:rPr>
          <w:rFonts w:ascii="Times New Roman" w:hAnsi="Times New Roman" w:cs="Times New Roman"/>
          <w:sz w:val="24"/>
          <w:szCs w:val="24"/>
        </w:rPr>
      </w:pPr>
      <w:r>
        <w:rPr>
          <w:rFonts w:ascii="Times New Roman" w:hAnsi="Times New Roman" w:cs="Times New Roman"/>
          <w:sz w:val="24"/>
          <w:szCs w:val="24"/>
        </w:rPr>
        <w:t>Figure 1b CY example</w:t>
      </w:r>
    </w:p>
    <w:p w14:paraId="7BC45443" w14:textId="77777777" w:rsidR="0079094D" w:rsidRPr="007A7548" w:rsidRDefault="0079094D" w:rsidP="0079094D">
      <w:pPr>
        <w:rPr>
          <w:rFonts w:ascii="Times New Roman" w:hAnsi="Times New Roman" w:cs="Times New Roman"/>
          <w:sz w:val="24"/>
          <w:szCs w:val="24"/>
        </w:rPr>
      </w:pPr>
      <w:r w:rsidRPr="007A7548">
        <w:rPr>
          <w:rFonts w:ascii="Times New Roman" w:hAnsi="Times New Roman" w:cs="Times New Roman"/>
          <w:sz w:val="24"/>
          <w:szCs w:val="24"/>
        </w:rPr>
        <w:t>Figure 2 Simulated RNA-</w:t>
      </w:r>
      <w:proofErr w:type="spellStart"/>
      <w:r w:rsidRPr="007A7548">
        <w:rPr>
          <w:rFonts w:ascii="Times New Roman" w:hAnsi="Times New Roman" w:cs="Times New Roman"/>
          <w:sz w:val="24"/>
          <w:szCs w:val="24"/>
        </w:rPr>
        <w:t>Seq</w:t>
      </w:r>
      <w:proofErr w:type="spellEnd"/>
      <w:r w:rsidRPr="007A7548">
        <w:rPr>
          <w:rFonts w:ascii="Times New Roman" w:hAnsi="Times New Roman" w:cs="Times New Roman"/>
          <w:sz w:val="24"/>
          <w:szCs w:val="24"/>
        </w:rPr>
        <w:t xml:space="preserve"> data with f</w:t>
      </w:r>
      <w:r>
        <w:rPr>
          <w:rFonts w:ascii="Times New Roman" w:hAnsi="Times New Roman" w:cs="Times New Roman"/>
          <w:sz w:val="24"/>
          <w:szCs w:val="24"/>
        </w:rPr>
        <w:t>ive patterns (pattern 1-5) carrying</w:t>
      </w:r>
      <w:r w:rsidRPr="007A7548">
        <w:rPr>
          <w:rFonts w:ascii="Times New Roman" w:hAnsi="Times New Roman" w:cs="Times New Roman"/>
          <w:sz w:val="24"/>
          <w:szCs w:val="24"/>
        </w:rPr>
        <w:t xml:space="preserve"> biological meaning and pattern 6 as background noise</w:t>
      </w:r>
    </w:p>
    <w:p w14:paraId="35E192BD" w14:textId="77777777" w:rsidR="0079094D" w:rsidRDefault="0079094D" w:rsidP="0079094D">
      <w:pPr>
        <w:rPr>
          <w:rFonts w:ascii="Times New Roman" w:hAnsi="Times New Roman" w:cs="Times New Roman"/>
          <w:sz w:val="24"/>
          <w:szCs w:val="24"/>
        </w:rPr>
      </w:pPr>
      <w:r>
        <w:rPr>
          <w:rFonts w:ascii="Times New Roman" w:hAnsi="Times New Roman" w:cs="Times New Roman"/>
          <w:sz w:val="24"/>
          <w:szCs w:val="24"/>
        </w:rPr>
        <w:lastRenderedPageBreak/>
        <w:t>Figure 3</w:t>
      </w:r>
      <w:r w:rsidRPr="009E5275">
        <w:rPr>
          <w:rFonts w:ascii="Times New Roman" w:hAnsi="Times New Roman" w:cs="Times New Roman"/>
          <w:sz w:val="24"/>
          <w:szCs w:val="24"/>
        </w:rPr>
        <w:t xml:space="preserve"> </w:t>
      </w:r>
      <w:r w:rsidRPr="007A7548">
        <w:rPr>
          <w:rFonts w:ascii="Times New Roman" w:hAnsi="Times New Roman" w:cs="Times New Roman"/>
          <w:sz w:val="24"/>
          <w:szCs w:val="24"/>
        </w:rPr>
        <w:t xml:space="preserve">Unsupervised analyses on gene profiles from </w:t>
      </w:r>
      <w:r>
        <w:rPr>
          <w:rFonts w:ascii="Times New Roman" w:hAnsi="Times New Roman" w:cs="Times New Roman"/>
          <w:sz w:val="24"/>
          <w:szCs w:val="24"/>
        </w:rPr>
        <w:t xml:space="preserve">simulated data with </w:t>
      </w:r>
      <w:r w:rsidRPr="007A7548">
        <w:rPr>
          <w:rFonts w:ascii="Times New Roman" w:hAnsi="Times New Roman" w:cs="Times New Roman"/>
          <w:sz w:val="24"/>
          <w:szCs w:val="24"/>
        </w:rPr>
        <w:t xml:space="preserve">five patterns </w:t>
      </w:r>
      <w:r>
        <w:rPr>
          <w:rFonts w:ascii="Times New Roman" w:hAnsi="Times New Roman" w:cs="Times New Roman"/>
          <w:sz w:val="24"/>
          <w:szCs w:val="24"/>
        </w:rPr>
        <w:t>and background noise</w:t>
      </w:r>
      <w:r w:rsidRPr="007A7548">
        <w:rPr>
          <w:rFonts w:ascii="Times New Roman" w:hAnsi="Times New Roman" w:cs="Times New Roman"/>
          <w:sz w:val="24"/>
          <w:szCs w:val="24"/>
        </w:rPr>
        <w:t xml:space="preserve">. </w:t>
      </w:r>
      <w:r>
        <w:rPr>
          <w:rFonts w:ascii="Times New Roman" w:hAnsi="Times New Roman" w:cs="Times New Roman"/>
          <w:sz w:val="24"/>
          <w:szCs w:val="24"/>
        </w:rPr>
        <w:t>3</w:t>
      </w:r>
      <w:r w:rsidRPr="007A7548">
        <w:rPr>
          <w:rFonts w:ascii="Times New Roman" w:hAnsi="Times New Roman" w:cs="Times New Roman"/>
          <w:sz w:val="24"/>
          <w:szCs w:val="24"/>
        </w:rPr>
        <w:t xml:space="preserve">A. </w:t>
      </w:r>
      <w:proofErr w:type="gramStart"/>
      <w:r w:rsidRPr="007A7548">
        <w:rPr>
          <w:rFonts w:ascii="Times New Roman" w:hAnsi="Times New Roman" w:cs="Times New Roman"/>
          <w:sz w:val="24"/>
          <w:szCs w:val="24"/>
        </w:rPr>
        <w:t>A</w:t>
      </w:r>
      <w:proofErr w:type="gramEnd"/>
      <w:r w:rsidRPr="007A7548">
        <w:rPr>
          <w:rFonts w:ascii="Times New Roman" w:hAnsi="Times New Roman" w:cs="Times New Roman"/>
          <w:sz w:val="24"/>
          <w:szCs w:val="24"/>
        </w:rPr>
        <w:t xml:space="preserve"> conventional PCA analysis was performed on pair-wise CYs as the covariance matrix.  </w:t>
      </w:r>
      <w:r>
        <w:rPr>
          <w:rFonts w:ascii="Times New Roman" w:hAnsi="Times New Roman" w:cs="Times New Roman"/>
          <w:sz w:val="24"/>
          <w:szCs w:val="24"/>
        </w:rPr>
        <w:t>3</w:t>
      </w:r>
      <w:r w:rsidRPr="007A7548">
        <w:rPr>
          <w:rFonts w:ascii="Times New Roman" w:hAnsi="Times New Roman" w:cs="Times New Roman"/>
          <w:sz w:val="24"/>
          <w:szCs w:val="24"/>
        </w:rPr>
        <w:t xml:space="preserve">B. </w:t>
      </w:r>
      <w:proofErr w:type="gramStart"/>
      <w:r w:rsidRPr="007A7548">
        <w:rPr>
          <w:rFonts w:ascii="Times New Roman" w:hAnsi="Times New Roman" w:cs="Times New Roman"/>
          <w:sz w:val="24"/>
          <w:szCs w:val="24"/>
        </w:rPr>
        <w:t>A</w:t>
      </w:r>
      <w:proofErr w:type="gramEnd"/>
      <w:r w:rsidRPr="007A7548">
        <w:rPr>
          <w:rFonts w:ascii="Times New Roman" w:hAnsi="Times New Roman" w:cs="Times New Roman"/>
          <w:sz w:val="24"/>
          <w:szCs w:val="24"/>
        </w:rPr>
        <w:t xml:space="preserve"> hierarchical clustering reveals prominent patterns </w:t>
      </w:r>
      <w:r>
        <w:rPr>
          <w:rFonts w:ascii="Times New Roman" w:hAnsi="Times New Roman" w:cs="Times New Roman"/>
          <w:sz w:val="24"/>
          <w:szCs w:val="24"/>
        </w:rPr>
        <w:t>in</w:t>
      </w:r>
      <w:r w:rsidRPr="007A7548">
        <w:rPr>
          <w:rFonts w:ascii="Times New Roman" w:hAnsi="Times New Roman" w:cs="Times New Roman"/>
          <w:sz w:val="24"/>
          <w:szCs w:val="24"/>
        </w:rPr>
        <w:t xml:space="preserve"> simulated data</w:t>
      </w:r>
    </w:p>
    <w:p w14:paraId="29C73501" w14:textId="77777777" w:rsidR="0079094D" w:rsidRDefault="0079094D" w:rsidP="0079094D">
      <w:pPr>
        <w:rPr>
          <w:rFonts w:ascii="Times New Roman" w:hAnsi="Times New Roman" w:cs="Times New Roman"/>
          <w:sz w:val="24"/>
          <w:szCs w:val="24"/>
        </w:rPr>
      </w:pPr>
      <w:r>
        <w:rPr>
          <w:rFonts w:ascii="Times New Roman" w:hAnsi="Times New Roman" w:cs="Times New Roman"/>
          <w:sz w:val="24"/>
          <w:szCs w:val="24"/>
        </w:rPr>
        <w:t>Figure 4 Parameter-space searching for the optimized default choice for end users. 4A. Parameter optimization in step one: there were four panels with labels on the top indicating the choice of location parameter St1 at [5-10]; within each panel, the x-axis shows the CYs as the similarity measure [0.5 – 0.9]; the color code was for the two-tailed dispersion cut off at 1 – 5 %. The y-axis in each panel was the Adjusted Rand Index [0-1]. 4B. Parameter optimization in step two, x-axis shows the CYs as the similarity measure [0.5 – 0.9]; the y-axis was the Adjusted Rand Index [0-1]; the color code was for indicating the choice of location parameter St2 at [2-5].</w:t>
      </w:r>
    </w:p>
    <w:p w14:paraId="5A4920C2" w14:textId="77777777" w:rsidR="0079094D" w:rsidRDefault="0079094D" w:rsidP="0079094D">
      <w:pPr>
        <w:rPr>
          <w:rFonts w:ascii="Times New Roman" w:hAnsi="Times New Roman" w:cs="Times New Roman"/>
          <w:sz w:val="24"/>
          <w:szCs w:val="24"/>
        </w:rPr>
      </w:pPr>
      <w:r>
        <w:rPr>
          <w:rFonts w:ascii="Times New Roman" w:hAnsi="Times New Roman" w:cs="Times New Roman"/>
          <w:sz w:val="24"/>
          <w:szCs w:val="24"/>
        </w:rPr>
        <w:t>Figure 5 EPIG-</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results running from the simulated dataset (aforementioned). 5A. </w:t>
      </w:r>
      <w:proofErr w:type="gramStart"/>
      <w:r w:rsidRPr="007A7548">
        <w:rPr>
          <w:rFonts w:ascii="Times New Roman" w:hAnsi="Times New Roman" w:cs="Times New Roman"/>
          <w:sz w:val="24"/>
          <w:szCs w:val="24"/>
        </w:rPr>
        <w:t>The</w:t>
      </w:r>
      <w:proofErr w:type="gramEnd"/>
      <w:r w:rsidRPr="007A7548">
        <w:rPr>
          <w:rFonts w:ascii="Times New Roman" w:hAnsi="Times New Roman" w:cs="Times New Roman"/>
          <w:sz w:val="24"/>
          <w:szCs w:val="24"/>
        </w:rPr>
        <w:t xml:space="preserve"> thumbnails of the 5 extracted simulated patterns extract by EPIG-</w:t>
      </w:r>
      <w:r>
        <w:rPr>
          <w:rFonts w:ascii="Times New Roman" w:hAnsi="Times New Roman" w:cs="Times New Roman"/>
          <w:sz w:val="24"/>
          <w:szCs w:val="24"/>
        </w:rPr>
        <w:t xml:space="preserve">Seq. </w:t>
      </w:r>
      <w:r w:rsidRPr="007A7548">
        <w:rPr>
          <w:rFonts w:ascii="Times New Roman" w:hAnsi="Times New Roman" w:cs="Times New Roman"/>
          <w:sz w:val="24"/>
          <w:szCs w:val="24"/>
        </w:rPr>
        <w:t>Group1 (labeled as “Baseline”) in red, group2 in green; group3 in blue and group4 in purple</w:t>
      </w:r>
      <w:r>
        <w:rPr>
          <w:rFonts w:ascii="Times New Roman" w:hAnsi="Times New Roman" w:cs="Times New Roman"/>
          <w:sz w:val="24"/>
          <w:szCs w:val="24"/>
        </w:rPr>
        <w:t>. 5B.</w:t>
      </w:r>
      <w:r w:rsidRPr="007A7548">
        <w:rPr>
          <w:rFonts w:ascii="Times New Roman" w:hAnsi="Times New Roman" w:cs="Times New Roman"/>
          <w:sz w:val="24"/>
          <w:szCs w:val="24"/>
        </w:rPr>
        <w:t xml:space="preserve"> </w:t>
      </w:r>
      <w:proofErr w:type="gramStart"/>
      <w:r>
        <w:rPr>
          <w:rFonts w:ascii="Times New Roman" w:hAnsi="Times New Roman" w:cs="Times New Roman"/>
          <w:sz w:val="24"/>
          <w:szCs w:val="24"/>
        </w:rPr>
        <w:t>The</w:t>
      </w:r>
      <w:proofErr w:type="gramEnd"/>
      <w:r w:rsidRPr="007A7548">
        <w:rPr>
          <w:rFonts w:ascii="Times New Roman" w:hAnsi="Times New Roman" w:cs="Times New Roman"/>
          <w:sz w:val="24"/>
          <w:szCs w:val="24"/>
        </w:rPr>
        <w:t xml:space="preserve"> hierarchical clustering reveals prominent patterns </w:t>
      </w:r>
      <w:r>
        <w:rPr>
          <w:rFonts w:ascii="Times New Roman" w:hAnsi="Times New Roman" w:cs="Times New Roman"/>
          <w:sz w:val="24"/>
          <w:szCs w:val="24"/>
        </w:rPr>
        <w:t>in</w:t>
      </w:r>
      <w:r w:rsidRPr="007A7548">
        <w:rPr>
          <w:rFonts w:ascii="Times New Roman" w:hAnsi="Times New Roman" w:cs="Times New Roman"/>
          <w:sz w:val="24"/>
          <w:szCs w:val="24"/>
        </w:rPr>
        <w:t xml:space="preserve"> simulated data</w:t>
      </w:r>
      <w:r>
        <w:rPr>
          <w:rFonts w:ascii="Times New Roman" w:hAnsi="Times New Roman" w:cs="Times New Roman"/>
          <w:sz w:val="24"/>
          <w:szCs w:val="24"/>
        </w:rPr>
        <w:t>.</w:t>
      </w:r>
      <w:r w:rsidRPr="007A7548">
        <w:rPr>
          <w:rFonts w:ascii="Times New Roman" w:hAnsi="Times New Roman" w:cs="Times New Roman"/>
          <w:sz w:val="24"/>
          <w:szCs w:val="24"/>
        </w:rPr>
        <w:t xml:space="preserve"> </w:t>
      </w:r>
      <w:r>
        <w:rPr>
          <w:rFonts w:ascii="Times New Roman" w:hAnsi="Times New Roman" w:cs="Times New Roman"/>
          <w:sz w:val="24"/>
          <w:szCs w:val="24"/>
        </w:rPr>
        <w:t xml:space="preserve">5C. </w:t>
      </w:r>
      <w:r w:rsidRPr="007A7548">
        <w:rPr>
          <w:rFonts w:ascii="Times New Roman" w:hAnsi="Times New Roman" w:cs="Times New Roman"/>
          <w:sz w:val="24"/>
          <w:szCs w:val="24"/>
        </w:rPr>
        <w:t xml:space="preserve">conventional PCA analysis was performed on pair-wise </w:t>
      </w:r>
      <w:r>
        <w:rPr>
          <w:rFonts w:ascii="Times New Roman" w:hAnsi="Times New Roman" w:cs="Times New Roman"/>
          <w:sz w:val="24"/>
          <w:szCs w:val="24"/>
        </w:rPr>
        <w:t>CYs as the covariance matrix.</w:t>
      </w:r>
    </w:p>
    <w:p w14:paraId="427A9190" w14:textId="77777777" w:rsidR="0079094D" w:rsidRDefault="0079094D" w:rsidP="0079094D">
      <w:pPr>
        <w:rPr>
          <w:rFonts w:ascii="Times New Roman" w:hAnsi="Times New Roman" w:cs="Times New Roman"/>
          <w:sz w:val="24"/>
          <w:szCs w:val="24"/>
        </w:rPr>
      </w:pPr>
      <w:r>
        <w:rPr>
          <w:rFonts w:ascii="Times New Roman" w:hAnsi="Times New Roman" w:cs="Times New Roman"/>
          <w:sz w:val="24"/>
          <w:szCs w:val="24"/>
        </w:rPr>
        <w:t xml:space="preserve">Figure 6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application of EPIG-</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on the SEQC toxicity data. 6A. T</w:t>
      </w:r>
      <w:r w:rsidRPr="007A7548">
        <w:rPr>
          <w:rFonts w:ascii="Times New Roman" w:hAnsi="Times New Roman" w:cs="Times New Roman"/>
          <w:sz w:val="24"/>
          <w:szCs w:val="24"/>
        </w:rPr>
        <w:t xml:space="preserve">humbnails of the </w:t>
      </w:r>
      <w:r>
        <w:rPr>
          <w:rFonts w:ascii="Times New Roman" w:hAnsi="Times New Roman" w:cs="Times New Roman"/>
          <w:sz w:val="24"/>
          <w:szCs w:val="24"/>
        </w:rPr>
        <w:t xml:space="preserve">four significant </w:t>
      </w:r>
      <w:r w:rsidRPr="007A7548">
        <w:rPr>
          <w:rFonts w:ascii="Times New Roman" w:hAnsi="Times New Roman" w:cs="Times New Roman"/>
          <w:sz w:val="24"/>
          <w:szCs w:val="24"/>
        </w:rPr>
        <w:t>extracted patterns extract by EPIG-</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the MOA was color coded) 6B </w:t>
      </w:r>
      <w:r w:rsidRPr="003C16FF">
        <w:t>MOA data extracted patterns PCA</w:t>
      </w:r>
      <w:r>
        <w:rPr>
          <w:rFonts w:ascii="Times New Roman" w:hAnsi="Times New Roman" w:cs="Times New Roman"/>
          <w:sz w:val="24"/>
          <w:szCs w:val="24"/>
        </w:rPr>
        <w:t xml:space="preserve"> 6C.</w:t>
      </w:r>
      <w:r w:rsidRPr="007A7548">
        <w:rPr>
          <w:rFonts w:ascii="Times New Roman" w:hAnsi="Times New Roman" w:cs="Times New Roman"/>
          <w:sz w:val="24"/>
          <w:szCs w:val="24"/>
        </w:rPr>
        <w:t xml:space="preserve"> </w:t>
      </w:r>
      <w:r>
        <w:rPr>
          <w:rFonts w:ascii="Times New Roman" w:hAnsi="Times New Roman" w:cs="Times New Roman"/>
          <w:sz w:val="24"/>
          <w:szCs w:val="24"/>
        </w:rPr>
        <w:t>The</w:t>
      </w:r>
      <w:r w:rsidRPr="007A7548">
        <w:rPr>
          <w:rFonts w:ascii="Times New Roman" w:hAnsi="Times New Roman" w:cs="Times New Roman"/>
          <w:sz w:val="24"/>
          <w:szCs w:val="24"/>
        </w:rPr>
        <w:t xml:space="preserve"> hierarchical clustering </w:t>
      </w:r>
      <w:r>
        <w:rPr>
          <w:rFonts w:ascii="Times New Roman" w:hAnsi="Times New Roman" w:cs="Times New Roman"/>
          <w:sz w:val="24"/>
          <w:szCs w:val="24"/>
        </w:rPr>
        <w:t>(</w:t>
      </w:r>
      <w:proofErr w:type="spellStart"/>
      <w:r>
        <w:rPr>
          <w:rFonts w:ascii="Times New Roman" w:hAnsi="Times New Roman" w:cs="Times New Roman"/>
          <w:sz w:val="24"/>
          <w:szCs w:val="24"/>
        </w:rPr>
        <w:t>heatmap</w:t>
      </w:r>
      <w:proofErr w:type="spellEnd"/>
      <w:r>
        <w:rPr>
          <w:rFonts w:ascii="Times New Roman" w:hAnsi="Times New Roman" w:cs="Times New Roman"/>
          <w:sz w:val="24"/>
          <w:szCs w:val="24"/>
        </w:rPr>
        <w:t>) that r</w:t>
      </w:r>
      <w:r w:rsidRPr="007A7548">
        <w:rPr>
          <w:rFonts w:ascii="Times New Roman" w:hAnsi="Times New Roman" w:cs="Times New Roman"/>
          <w:sz w:val="24"/>
          <w:szCs w:val="24"/>
        </w:rPr>
        <w:t xml:space="preserve">eveals prominent patterns </w:t>
      </w:r>
      <w:r>
        <w:rPr>
          <w:rFonts w:ascii="Times New Roman" w:hAnsi="Times New Roman" w:cs="Times New Roman"/>
          <w:sz w:val="24"/>
          <w:szCs w:val="24"/>
        </w:rPr>
        <w:t xml:space="preserve">in the SEQC data </w:t>
      </w:r>
    </w:p>
    <w:p w14:paraId="732F080B" w14:textId="77777777" w:rsidR="0079094D" w:rsidRDefault="0079094D" w:rsidP="0079094D">
      <w:pPr>
        <w:rPr>
          <w:rFonts w:ascii="Times New Roman" w:hAnsi="Times New Roman" w:cs="Times New Roman"/>
          <w:sz w:val="24"/>
          <w:szCs w:val="24"/>
        </w:rPr>
      </w:pPr>
      <w:proofErr w:type="gramStart"/>
      <w:r>
        <w:rPr>
          <w:rFonts w:ascii="Times New Roman" w:hAnsi="Times New Roman" w:cs="Times New Roman"/>
          <w:sz w:val="24"/>
          <w:szCs w:val="24"/>
        </w:rPr>
        <w:t>Figure 7.</w:t>
      </w:r>
      <w:proofErr w:type="gramEnd"/>
      <w:r>
        <w:rPr>
          <w:rFonts w:ascii="Times New Roman" w:hAnsi="Times New Roman" w:cs="Times New Roman"/>
          <w:sz w:val="24"/>
          <w:szCs w:val="24"/>
        </w:rPr>
        <w:t xml:space="preserve"> T</w:t>
      </w:r>
      <w:r w:rsidRPr="007A7548">
        <w:rPr>
          <w:rFonts w:ascii="Times New Roman" w:hAnsi="Times New Roman" w:cs="Times New Roman"/>
          <w:sz w:val="24"/>
          <w:szCs w:val="24"/>
        </w:rPr>
        <w:t xml:space="preserve">humbnails of the </w:t>
      </w:r>
      <w:r>
        <w:rPr>
          <w:rFonts w:ascii="Times New Roman" w:hAnsi="Times New Roman" w:cs="Times New Roman"/>
          <w:sz w:val="24"/>
          <w:szCs w:val="24"/>
        </w:rPr>
        <w:t xml:space="preserve">four significant </w:t>
      </w:r>
      <w:r w:rsidRPr="007A7548">
        <w:rPr>
          <w:rFonts w:ascii="Times New Roman" w:hAnsi="Times New Roman" w:cs="Times New Roman"/>
          <w:sz w:val="24"/>
          <w:szCs w:val="24"/>
        </w:rPr>
        <w:t>extracted patterns extract by EPIG-</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on TCGA breast cancer data. (</w:t>
      </w:r>
      <w:proofErr w:type="gramStart"/>
      <w:r>
        <w:rPr>
          <w:rFonts w:ascii="Times New Roman" w:hAnsi="Times New Roman" w:cs="Times New Roman"/>
          <w:sz w:val="24"/>
          <w:szCs w:val="24"/>
        </w:rPr>
        <w:t>four</w:t>
      </w:r>
      <w:proofErr w:type="gramEnd"/>
      <w:r>
        <w:rPr>
          <w:rFonts w:ascii="Times New Roman" w:hAnsi="Times New Roman" w:cs="Times New Roman"/>
          <w:sz w:val="24"/>
          <w:szCs w:val="24"/>
        </w:rPr>
        <w:t xml:space="preserve"> the breast cancer subtypes and one normal group were color coded)</w:t>
      </w:r>
    </w:p>
    <w:p w14:paraId="26146666" w14:textId="77777777" w:rsidR="0079094D" w:rsidRDefault="0079094D" w:rsidP="0079094D"/>
    <w:p w14:paraId="77A91624" w14:textId="77777777" w:rsidR="0079094D" w:rsidRPr="007A7548" w:rsidRDefault="0079094D" w:rsidP="0079094D">
      <w:pPr>
        <w:rPr>
          <w:rFonts w:ascii="Times New Roman" w:hAnsi="Times New Roman" w:cs="Times New Roman"/>
          <w:sz w:val="24"/>
          <w:szCs w:val="24"/>
        </w:rPr>
      </w:pPr>
    </w:p>
    <w:p w14:paraId="2CC36109" w14:textId="77777777" w:rsidR="0079094D" w:rsidRPr="007A7548" w:rsidRDefault="0079094D" w:rsidP="0079094D">
      <w:pPr>
        <w:spacing w:line="360" w:lineRule="auto"/>
        <w:rPr>
          <w:rFonts w:ascii="Times New Roman" w:hAnsi="Times New Roman" w:cs="Times New Roman"/>
          <w:sz w:val="24"/>
          <w:szCs w:val="24"/>
        </w:rPr>
      </w:pPr>
    </w:p>
    <w:p w14:paraId="5E6E56C8" w14:textId="77777777" w:rsidR="0079094D" w:rsidRPr="007A7548" w:rsidRDefault="0079094D" w:rsidP="0079094D">
      <w:pPr>
        <w:spacing w:line="360" w:lineRule="auto"/>
        <w:rPr>
          <w:rFonts w:ascii="Times New Roman" w:hAnsi="Times New Roman" w:cs="Times New Roman"/>
          <w:sz w:val="24"/>
          <w:szCs w:val="24"/>
        </w:rPr>
      </w:pPr>
    </w:p>
    <w:p w14:paraId="656444A1" w14:textId="14084BE5" w:rsidR="0019524D" w:rsidRDefault="0019524D" w:rsidP="00D62691"/>
    <w:sectPr w:rsidR="001952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F0828A" w14:textId="77777777" w:rsidR="00A371E4" w:rsidRDefault="00A371E4" w:rsidP="00DE16E4">
      <w:pPr>
        <w:spacing w:after="0" w:line="240" w:lineRule="auto"/>
      </w:pPr>
      <w:r>
        <w:separator/>
      </w:r>
    </w:p>
  </w:endnote>
  <w:endnote w:type="continuationSeparator" w:id="0">
    <w:p w14:paraId="21686892" w14:textId="77777777" w:rsidR="00A371E4" w:rsidRDefault="00A371E4" w:rsidP="00DE16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0AACE9" w14:textId="77777777" w:rsidR="00A371E4" w:rsidRDefault="00A371E4" w:rsidP="00DE16E4">
      <w:pPr>
        <w:spacing w:after="0" w:line="240" w:lineRule="auto"/>
      </w:pPr>
      <w:r>
        <w:separator/>
      </w:r>
    </w:p>
  </w:footnote>
  <w:footnote w:type="continuationSeparator" w:id="0">
    <w:p w14:paraId="46D72539" w14:textId="77777777" w:rsidR="00A371E4" w:rsidRDefault="00A371E4" w:rsidP="00DE16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41202"/>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C12C64"/>
    <w:multiLevelType w:val="hybridMultilevel"/>
    <w:tmpl w:val="655A95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4CA51F74"/>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D166130"/>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zd52svrf2fw4er09ppwxweaswrfew2s55t&quot;&gt;epigseq_ref&lt;record-ids&gt;&lt;item&gt;12&lt;/item&gt;&lt;item&gt;13&lt;/item&gt;&lt;/record-ids&gt;&lt;/item&gt;&lt;/Libraries&gt;"/>
  </w:docVars>
  <w:rsids>
    <w:rsidRoot w:val="002C3AB0"/>
    <w:rsid w:val="000016D8"/>
    <w:rsid w:val="00002B2D"/>
    <w:rsid w:val="00004D44"/>
    <w:rsid w:val="00005322"/>
    <w:rsid w:val="0000652D"/>
    <w:rsid w:val="0001398A"/>
    <w:rsid w:val="000158F6"/>
    <w:rsid w:val="00016887"/>
    <w:rsid w:val="000237FD"/>
    <w:rsid w:val="00025592"/>
    <w:rsid w:val="00037AEB"/>
    <w:rsid w:val="00042ACE"/>
    <w:rsid w:val="00042D59"/>
    <w:rsid w:val="0004338C"/>
    <w:rsid w:val="000520E5"/>
    <w:rsid w:val="0005252A"/>
    <w:rsid w:val="0005362E"/>
    <w:rsid w:val="0005385D"/>
    <w:rsid w:val="00057504"/>
    <w:rsid w:val="00060D03"/>
    <w:rsid w:val="000646D4"/>
    <w:rsid w:val="00065344"/>
    <w:rsid w:val="00066658"/>
    <w:rsid w:val="00070311"/>
    <w:rsid w:val="000740C5"/>
    <w:rsid w:val="00074E3C"/>
    <w:rsid w:val="000753E9"/>
    <w:rsid w:val="00077DDD"/>
    <w:rsid w:val="00083D60"/>
    <w:rsid w:val="000866FD"/>
    <w:rsid w:val="00091737"/>
    <w:rsid w:val="00093C99"/>
    <w:rsid w:val="000A1302"/>
    <w:rsid w:val="000A63A1"/>
    <w:rsid w:val="000A6CD3"/>
    <w:rsid w:val="000A7646"/>
    <w:rsid w:val="000A7A4E"/>
    <w:rsid w:val="000B4121"/>
    <w:rsid w:val="000B5E82"/>
    <w:rsid w:val="000C18B6"/>
    <w:rsid w:val="000C53C7"/>
    <w:rsid w:val="000C5728"/>
    <w:rsid w:val="000D001C"/>
    <w:rsid w:val="000D1626"/>
    <w:rsid w:val="000E146E"/>
    <w:rsid w:val="000E3C38"/>
    <w:rsid w:val="000E79F1"/>
    <w:rsid w:val="000F19F9"/>
    <w:rsid w:val="000F7972"/>
    <w:rsid w:val="000F7B60"/>
    <w:rsid w:val="001021FB"/>
    <w:rsid w:val="00104DB3"/>
    <w:rsid w:val="001202E5"/>
    <w:rsid w:val="00120DAB"/>
    <w:rsid w:val="0012250A"/>
    <w:rsid w:val="00127222"/>
    <w:rsid w:val="001304D6"/>
    <w:rsid w:val="001305FC"/>
    <w:rsid w:val="0013113C"/>
    <w:rsid w:val="00140CD2"/>
    <w:rsid w:val="00143EC9"/>
    <w:rsid w:val="00144489"/>
    <w:rsid w:val="00147F52"/>
    <w:rsid w:val="00150500"/>
    <w:rsid w:val="00153A4A"/>
    <w:rsid w:val="00157EB6"/>
    <w:rsid w:val="001615A8"/>
    <w:rsid w:val="00163415"/>
    <w:rsid w:val="00167CC0"/>
    <w:rsid w:val="001754BF"/>
    <w:rsid w:val="00176989"/>
    <w:rsid w:val="00177414"/>
    <w:rsid w:val="00184241"/>
    <w:rsid w:val="00184BA3"/>
    <w:rsid w:val="00190FBB"/>
    <w:rsid w:val="0019524D"/>
    <w:rsid w:val="001A7456"/>
    <w:rsid w:val="001B266B"/>
    <w:rsid w:val="001C27E3"/>
    <w:rsid w:val="001C2CD9"/>
    <w:rsid w:val="001C30D5"/>
    <w:rsid w:val="001C4673"/>
    <w:rsid w:val="001C58B8"/>
    <w:rsid w:val="001C65C7"/>
    <w:rsid w:val="001C7DE3"/>
    <w:rsid w:val="001D10CD"/>
    <w:rsid w:val="001E546C"/>
    <w:rsid w:val="001F6515"/>
    <w:rsid w:val="001F76BE"/>
    <w:rsid w:val="001F7DE7"/>
    <w:rsid w:val="00201DE6"/>
    <w:rsid w:val="00211547"/>
    <w:rsid w:val="00220397"/>
    <w:rsid w:val="00230D2B"/>
    <w:rsid w:val="0023758C"/>
    <w:rsid w:val="00243D76"/>
    <w:rsid w:val="00244334"/>
    <w:rsid w:val="00244649"/>
    <w:rsid w:val="00245BC9"/>
    <w:rsid w:val="0024759D"/>
    <w:rsid w:val="0025438E"/>
    <w:rsid w:val="002735C2"/>
    <w:rsid w:val="002757A6"/>
    <w:rsid w:val="00280B0F"/>
    <w:rsid w:val="0028463E"/>
    <w:rsid w:val="00286505"/>
    <w:rsid w:val="00287FB7"/>
    <w:rsid w:val="002902BE"/>
    <w:rsid w:val="002908E8"/>
    <w:rsid w:val="002937DD"/>
    <w:rsid w:val="00294458"/>
    <w:rsid w:val="002966C2"/>
    <w:rsid w:val="0029696A"/>
    <w:rsid w:val="002A0B6D"/>
    <w:rsid w:val="002A5569"/>
    <w:rsid w:val="002A6736"/>
    <w:rsid w:val="002B49B5"/>
    <w:rsid w:val="002B574B"/>
    <w:rsid w:val="002C3A0A"/>
    <w:rsid w:val="002C3AB0"/>
    <w:rsid w:val="002C4932"/>
    <w:rsid w:val="002C5364"/>
    <w:rsid w:val="002C6B86"/>
    <w:rsid w:val="002C6C4D"/>
    <w:rsid w:val="002D0C81"/>
    <w:rsid w:val="002D1454"/>
    <w:rsid w:val="002D450C"/>
    <w:rsid w:val="002D6C97"/>
    <w:rsid w:val="002E045D"/>
    <w:rsid w:val="002E2E05"/>
    <w:rsid w:val="002F13B6"/>
    <w:rsid w:val="002F1D42"/>
    <w:rsid w:val="002F5794"/>
    <w:rsid w:val="002F652A"/>
    <w:rsid w:val="002F7DE1"/>
    <w:rsid w:val="003013E7"/>
    <w:rsid w:val="00302CF4"/>
    <w:rsid w:val="00304266"/>
    <w:rsid w:val="00310C9A"/>
    <w:rsid w:val="00311868"/>
    <w:rsid w:val="00316173"/>
    <w:rsid w:val="003169F9"/>
    <w:rsid w:val="0032428D"/>
    <w:rsid w:val="00340CCA"/>
    <w:rsid w:val="0034414B"/>
    <w:rsid w:val="00350C8E"/>
    <w:rsid w:val="003516C9"/>
    <w:rsid w:val="00355501"/>
    <w:rsid w:val="0035584A"/>
    <w:rsid w:val="00364DE5"/>
    <w:rsid w:val="00377613"/>
    <w:rsid w:val="003822F2"/>
    <w:rsid w:val="00383AFC"/>
    <w:rsid w:val="00384D6D"/>
    <w:rsid w:val="0038606D"/>
    <w:rsid w:val="003A0A57"/>
    <w:rsid w:val="003A58EE"/>
    <w:rsid w:val="003A7041"/>
    <w:rsid w:val="003B0750"/>
    <w:rsid w:val="003B09A5"/>
    <w:rsid w:val="003B5993"/>
    <w:rsid w:val="003B5B7B"/>
    <w:rsid w:val="003C5C99"/>
    <w:rsid w:val="003C736E"/>
    <w:rsid w:val="003D17F8"/>
    <w:rsid w:val="003D27D2"/>
    <w:rsid w:val="003F701B"/>
    <w:rsid w:val="00401396"/>
    <w:rsid w:val="00443FEA"/>
    <w:rsid w:val="004473D5"/>
    <w:rsid w:val="00454182"/>
    <w:rsid w:val="00457DB9"/>
    <w:rsid w:val="004625CD"/>
    <w:rsid w:val="00464DFA"/>
    <w:rsid w:val="0046675B"/>
    <w:rsid w:val="00470339"/>
    <w:rsid w:val="00480870"/>
    <w:rsid w:val="00486F6F"/>
    <w:rsid w:val="00490DB6"/>
    <w:rsid w:val="004910B2"/>
    <w:rsid w:val="00492D75"/>
    <w:rsid w:val="0049530B"/>
    <w:rsid w:val="004A33A5"/>
    <w:rsid w:val="004A3A60"/>
    <w:rsid w:val="004A4926"/>
    <w:rsid w:val="004A6006"/>
    <w:rsid w:val="004A6553"/>
    <w:rsid w:val="004B45B5"/>
    <w:rsid w:val="004B4CB8"/>
    <w:rsid w:val="004C188D"/>
    <w:rsid w:val="004C4AB0"/>
    <w:rsid w:val="004C54FE"/>
    <w:rsid w:val="004C6F36"/>
    <w:rsid w:val="004D1436"/>
    <w:rsid w:val="004E1372"/>
    <w:rsid w:val="004E1404"/>
    <w:rsid w:val="004F115F"/>
    <w:rsid w:val="004F5FDC"/>
    <w:rsid w:val="00500B09"/>
    <w:rsid w:val="00502B60"/>
    <w:rsid w:val="00504803"/>
    <w:rsid w:val="00515262"/>
    <w:rsid w:val="0052267D"/>
    <w:rsid w:val="0052335F"/>
    <w:rsid w:val="005272D1"/>
    <w:rsid w:val="00530201"/>
    <w:rsid w:val="0053308D"/>
    <w:rsid w:val="00533FB7"/>
    <w:rsid w:val="00534E23"/>
    <w:rsid w:val="00535D89"/>
    <w:rsid w:val="00545C4A"/>
    <w:rsid w:val="00546063"/>
    <w:rsid w:val="00546B39"/>
    <w:rsid w:val="005476A3"/>
    <w:rsid w:val="00552C5C"/>
    <w:rsid w:val="0056319A"/>
    <w:rsid w:val="00565965"/>
    <w:rsid w:val="005734E0"/>
    <w:rsid w:val="0057497C"/>
    <w:rsid w:val="005757EC"/>
    <w:rsid w:val="0057601B"/>
    <w:rsid w:val="005814E2"/>
    <w:rsid w:val="00585858"/>
    <w:rsid w:val="0058610B"/>
    <w:rsid w:val="00590BA2"/>
    <w:rsid w:val="00590D3E"/>
    <w:rsid w:val="00595428"/>
    <w:rsid w:val="005A6CE1"/>
    <w:rsid w:val="005B00B2"/>
    <w:rsid w:val="005B07FC"/>
    <w:rsid w:val="005B15E0"/>
    <w:rsid w:val="005B2BB6"/>
    <w:rsid w:val="005B396E"/>
    <w:rsid w:val="005C5422"/>
    <w:rsid w:val="005C7403"/>
    <w:rsid w:val="005D1058"/>
    <w:rsid w:val="005D1CE3"/>
    <w:rsid w:val="005D7E9C"/>
    <w:rsid w:val="005E1994"/>
    <w:rsid w:val="005E2B9F"/>
    <w:rsid w:val="005E3787"/>
    <w:rsid w:val="005E3CCF"/>
    <w:rsid w:val="005F0335"/>
    <w:rsid w:val="005F175F"/>
    <w:rsid w:val="005F320C"/>
    <w:rsid w:val="0060281C"/>
    <w:rsid w:val="00613657"/>
    <w:rsid w:val="00614420"/>
    <w:rsid w:val="006200EC"/>
    <w:rsid w:val="00622187"/>
    <w:rsid w:val="00624A7A"/>
    <w:rsid w:val="006341C2"/>
    <w:rsid w:val="0064218B"/>
    <w:rsid w:val="006422A6"/>
    <w:rsid w:val="00654249"/>
    <w:rsid w:val="00656392"/>
    <w:rsid w:val="0066190D"/>
    <w:rsid w:val="00662AC3"/>
    <w:rsid w:val="006650C9"/>
    <w:rsid w:val="00665368"/>
    <w:rsid w:val="0066735E"/>
    <w:rsid w:val="0066790D"/>
    <w:rsid w:val="006702B8"/>
    <w:rsid w:val="00670867"/>
    <w:rsid w:val="00672C0C"/>
    <w:rsid w:val="00674753"/>
    <w:rsid w:val="006813E1"/>
    <w:rsid w:val="00686AAB"/>
    <w:rsid w:val="00692176"/>
    <w:rsid w:val="00692A65"/>
    <w:rsid w:val="00695156"/>
    <w:rsid w:val="00697487"/>
    <w:rsid w:val="006B1903"/>
    <w:rsid w:val="006B5777"/>
    <w:rsid w:val="006B5789"/>
    <w:rsid w:val="006C284E"/>
    <w:rsid w:val="006C3559"/>
    <w:rsid w:val="006D4C57"/>
    <w:rsid w:val="006E4D3B"/>
    <w:rsid w:val="006E6AA4"/>
    <w:rsid w:val="006E7319"/>
    <w:rsid w:val="006F4FD1"/>
    <w:rsid w:val="006F723F"/>
    <w:rsid w:val="00710462"/>
    <w:rsid w:val="00713517"/>
    <w:rsid w:val="00716018"/>
    <w:rsid w:val="00716225"/>
    <w:rsid w:val="00723653"/>
    <w:rsid w:val="00724F90"/>
    <w:rsid w:val="00730564"/>
    <w:rsid w:val="00736A87"/>
    <w:rsid w:val="0074369D"/>
    <w:rsid w:val="00743D3D"/>
    <w:rsid w:val="00745790"/>
    <w:rsid w:val="007514E0"/>
    <w:rsid w:val="00760099"/>
    <w:rsid w:val="00760417"/>
    <w:rsid w:val="00770108"/>
    <w:rsid w:val="00782A6F"/>
    <w:rsid w:val="0078523B"/>
    <w:rsid w:val="0079094D"/>
    <w:rsid w:val="007A02C7"/>
    <w:rsid w:val="007A0FA1"/>
    <w:rsid w:val="007A179C"/>
    <w:rsid w:val="007A44BA"/>
    <w:rsid w:val="007A5045"/>
    <w:rsid w:val="007A6D62"/>
    <w:rsid w:val="007B1EBE"/>
    <w:rsid w:val="007B7154"/>
    <w:rsid w:val="007C0481"/>
    <w:rsid w:val="007C5371"/>
    <w:rsid w:val="007C5376"/>
    <w:rsid w:val="007D5487"/>
    <w:rsid w:val="007F3E0C"/>
    <w:rsid w:val="007F7D77"/>
    <w:rsid w:val="00820C2D"/>
    <w:rsid w:val="008216FE"/>
    <w:rsid w:val="00826ED3"/>
    <w:rsid w:val="00832590"/>
    <w:rsid w:val="0084434F"/>
    <w:rsid w:val="00844956"/>
    <w:rsid w:val="00850544"/>
    <w:rsid w:val="00852FB9"/>
    <w:rsid w:val="00854D4A"/>
    <w:rsid w:val="00864523"/>
    <w:rsid w:val="008706B2"/>
    <w:rsid w:val="00874168"/>
    <w:rsid w:val="0087455E"/>
    <w:rsid w:val="008778C1"/>
    <w:rsid w:val="00884DDA"/>
    <w:rsid w:val="008875C3"/>
    <w:rsid w:val="00891509"/>
    <w:rsid w:val="00891FB0"/>
    <w:rsid w:val="00897298"/>
    <w:rsid w:val="008B594F"/>
    <w:rsid w:val="008C201C"/>
    <w:rsid w:val="008C5EDA"/>
    <w:rsid w:val="008C643D"/>
    <w:rsid w:val="008D0123"/>
    <w:rsid w:val="008D2A92"/>
    <w:rsid w:val="008D6994"/>
    <w:rsid w:val="008E1A4B"/>
    <w:rsid w:val="008F1F70"/>
    <w:rsid w:val="0090194A"/>
    <w:rsid w:val="00903F6A"/>
    <w:rsid w:val="00930BDA"/>
    <w:rsid w:val="00931797"/>
    <w:rsid w:val="00932093"/>
    <w:rsid w:val="0093244E"/>
    <w:rsid w:val="00933ABB"/>
    <w:rsid w:val="00934601"/>
    <w:rsid w:val="00935EA3"/>
    <w:rsid w:val="00936700"/>
    <w:rsid w:val="0094348F"/>
    <w:rsid w:val="00947119"/>
    <w:rsid w:val="0094755B"/>
    <w:rsid w:val="009504E9"/>
    <w:rsid w:val="00951BC6"/>
    <w:rsid w:val="0095235D"/>
    <w:rsid w:val="009602DD"/>
    <w:rsid w:val="00960C98"/>
    <w:rsid w:val="00966BBE"/>
    <w:rsid w:val="009733F2"/>
    <w:rsid w:val="0097491E"/>
    <w:rsid w:val="009778C0"/>
    <w:rsid w:val="0098252D"/>
    <w:rsid w:val="00987582"/>
    <w:rsid w:val="0099450E"/>
    <w:rsid w:val="00995BAA"/>
    <w:rsid w:val="009A4D76"/>
    <w:rsid w:val="009B067E"/>
    <w:rsid w:val="009B1807"/>
    <w:rsid w:val="009C3512"/>
    <w:rsid w:val="009C54B9"/>
    <w:rsid w:val="009C7DF2"/>
    <w:rsid w:val="009D3BED"/>
    <w:rsid w:val="009E1A8C"/>
    <w:rsid w:val="009E7B72"/>
    <w:rsid w:val="009F7338"/>
    <w:rsid w:val="00A00169"/>
    <w:rsid w:val="00A02EC1"/>
    <w:rsid w:val="00A05F0E"/>
    <w:rsid w:val="00A1230F"/>
    <w:rsid w:val="00A1697D"/>
    <w:rsid w:val="00A25824"/>
    <w:rsid w:val="00A2796A"/>
    <w:rsid w:val="00A31E26"/>
    <w:rsid w:val="00A36C74"/>
    <w:rsid w:val="00A36CD9"/>
    <w:rsid w:val="00A371E4"/>
    <w:rsid w:val="00A47881"/>
    <w:rsid w:val="00A52CF2"/>
    <w:rsid w:val="00A52E71"/>
    <w:rsid w:val="00A55DB9"/>
    <w:rsid w:val="00A60D62"/>
    <w:rsid w:val="00A62746"/>
    <w:rsid w:val="00A62F0A"/>
    <w:rsid w:val="00A660BE"/>
    <w:rsid w:val="00A67E34"/>
    <w:rsid w:val="00A7062C"/>
    <w:rsid w:val="00A70D9E"/>
    <w:rsid w:val="00A75A21"/>
    <w:rsid w:val="00A75AF6"/>
    <w:rsid w:val="00A81783"/>
    <w:rsid w:val="00A83EA6"/>
    <w:rsid w:val="00A83EE6"/>
    <w:rsid w:val="00A84597"/>
    <w:rsid w:val="00A84DA2"/>
    <w:rsid w:val="00A86A32"/>
    <w:rsid w:val="00A9095F"/>
    <w:rsid w:val="00A95334"/>
    <w:rsid w:val="00A9550F"/>
    <w:rsid w:val="00A95C19"/>
    <w:rsid w:val="00AA0C52"/>
    <w:rsid w:val="00AA25B6"/>
    <w:rsid w:val="00AB3B77"/>
    <w:rsid w:val="00AB55D0"/>
    <w:rsid w:val="00AD4B63"/>
    <w:rsid w:val="00AD6F0C"/>
    <w:rsid w:val="00AD7111"/>
    <w:rsid w:val="00AD76DA"/>
    <w:rsid w:val="00AE2D88"/>
    <w:rsid w:val="00AE5B60"/>
    <w:rsid w:val="00B0116A"/>
    <w:rsid w:val="00B0131C"/>
    <w:rsid w:val="00B0636F"/>
    <w:rsid w:val="00B12FAF"/>
    <w:rsid w:val="00B151AF"/>
    <w:rsid w:val="00B24A4F"/>
    <w:rsid w:val="00B25935"/>
    <w:rsid w:val="00B276BE"/>
    <w:rsid w:val="00B306A1"/>
    <w:rsid w:val="00B354E7"/>
    <w:rsid w:val="00B35508"/>
    <w:rsid w:val="00B36FA6"/>
    <w:rsid w:val="00B42394"/>
    <w:rsid w:val="00B42CC4"/>
    <w:rsid w:val="00B45EC3"/>
    <w:rsid w:val="00B5224F"/>
    <w:rsid w:val="00B526A9"/>
    <w:rsid w:val="00B55935"/>
    <w:rsid w:val="00B55DFE"/>
    <w:rsid w:val="00B678EC"/>
    <w:rsid w:val="00B72CA1"/>
    <w:rsid w:val="00B8129A"/>
    <w:rsid w:val="00B83DFE"/>
    <w:rsid w:val="00B83FD2"/>
    <w:rsid w:val="00B856ED"/>
    <w:rsid w:val="00B90B94"/>
    <w:rsid w:val="00B9551C"/>
    <w:rsid w:val="00BA3230"/>
    <w:rsid w:val="00BB4C4B"/>
    <w:rsid w:val="00BC2B5B"/>
    <w:rsid w:val="00BC595C"/>
    <w:rsid w:val="00BD0FE7"/>
    <w:rsid w:val="00BF09D1"/>
    <w:rsid w:val="00C07E9F"/>
    <w:rsid w:val="00C248AB"/>
    <w:rsid w:val="00C27DAB"/>
    <w:rsid w:val="00C33E8F"/>
    <w:rsid w:val="00C35873"/>
    <w:rsid w:val="00C35FAB"/>
    <w:rsid w:val="00C43EB6"/>
    <w:rsid w:val="00C54D0A"/>
    <w:rsid w:val="00C56093"/>
    <w:rsid w:val="00C6002D"/>
    <w:rsid w:val="00C61491"/>
    <w:rsid w:val="00C7162B"/>
    <w:rsid w:val="00C803AA"/>
    <w:rsid w:val="00C82ED7"/>
    <w:rsid w:val="00C92B8D"/>
    <w:rsid w:val="00C9313D"/>
    <w:rsid w:val="00C95A59"/>
    <w:rsid w:val="00CB165C"/>
    <w:rsid w:val="00CB432F"/>
    <w:rsid w:val="00CB4CAE"/>
    <w:rsid w:val="00CD1D70"/>
    <w:rsid w:val="00CE1161"/>
    <w:rsid w:val="00CE327F"/>
    <w:rsid w:val="00CF4075"/>
    <w:rsid w:val="00CF743D"/>
    <w:rsid w:val="00D00171"/>
    <w:rsid w:val="00D03ADB"/>
    <w:rsid w:val="00D076CD"/>
    <w:rsid w:val="00D121FD"/>
    <w:rsid w:val="00D12497"/>
    <w:rsid w:val="00D15611"/>
    <w:rsid w:val="00D16818"/>
    <w:rsid w:val="00D31EEE"/>
    <w:rsid w:val="00D34EC7"/>
    <w:rsid w:val="00D34F15"/>
    <w:rsid w:val="00D35FB7"/>
    <w:rsid w:val="00D45648"/>
    <w:rsid w:val="00D51750"/>
    <w:rsid w:val="00D52BC6"/>
    <w:rsid w:val="00D55E87"/>
    <w:rsid w:val="00D62691"/>
    <w:rsid w:val="00D755D7"/>
    <w:rsid w:val="00D834E7"/>
    <w:rsid w:val="00D87286"/>
    <w:rsid w:val="00D879D0"/>
    <w:rsid w:val="00D95065"/>
    <w:rsid w:val="00DA3337"/>
    <w:rsid w:val="00DA7DD9"/>
    <w:rsid w:val="00DB722E"/>
    <w:rsid w:val="00DC362E"/>
    <w:rsid w:val="00DC4540"/>
    <w:rsid w:val="00DC6EF4"/>
    <w:rsid w:val="00DD0909"/>
    <w:rsid w:val="00DE16E4"/>
    <w:rsid w:val="00DE249A"/>
    <w:rsid w:val="00DF03B9"/>
    <w:rsid w:val="00DF0DE4"/>
    <w:rsid w:val="00DF2A8E"/>
    <w:rsid w:val="00DF41A3"/>
    <w:rsid w:val="00E05DBB"/>
    <w:rsid w:val="00E1021C"/>
    <w:rsid w:val="00E10F57"/>
    <w:rsid w:val="00E11B89"/>
    <w:rsid w:val="00E25087"/>
    <w:rsid w:val="00E27760"/>
    <w:rsid w:val="00E30A17"/>
    <w:rsid w:val="00E33750"/>
    <w:rsid w:val="00E33D0C"/>
    <w:rsid w:val="00E34905"/>
    <w:rsid w:val="00E42B7D"/>
    <w:rsid w:val="00E4476E"/>
    <w:rsid w:val="00E46486"/>
    <w:rsid w:val="00E47537"/>
    <w:rsid w:val="00E5580F"/>
    <w:rsid w:val="00E63CBD"/>
    <w:rsid w:val="00E72CB8"/>
    <w:rsid w:val="00E7435B"/>
    <w:rsid w:val="00E74D89"/>
    <w:rsid w:val="00E8183F"/>
    <w:rsid w:val="00E83DFF"/>
    <w:rsid w:val="00E942EB"/>
    <w:rsid w:val="00E96B0D"/>
    <w:rsid w:val="00EB701D"/>
    <w:rsid w:val="00EC03D6"/>
    <w:rsid w:val="00EC4DD0"/>
    <w:rsid w:val="00EC546F"/>
    <w:rsid w:val="00ED0A06"/>
    <w:rsid w:val="00ED0C21"/>
    <w:rsid w:val="00ED155C"/>
    <w:rsid w:val="00ED3834"/>
    <w:rsid w:val="00ED7753"/>
    <w:rsid w:val="00EE04DA"/>
    <w:rsid w:val="00EE5A1D"/>
    <w:rsid w:val="00EE5DED"/>
    <w:rsid w:val="00EE6B57"/>
    <w:rsid w:val="00EF5EAF"/>
    <w:rsid w:val="00F01DB8"/>
    <w:rsid w:val="00F05CBC"/>
    <w:rsid w:val="00F0670C"/>
    <w:rsid w:val="00F0733E"/>
    <w:rsid w:val="00F1078B"/>
    <w:rsid w:val="00F11358"/>
    <w:rsid w:val="00F11716"/>
    <w:rsid w:val="00F13644"/>
    <w:rsid w:val="00F155F8"/>
    <w:rsid w:val="00F211E4"/>
    <w:rsid w:val="00F24DE7"/>
    <w:rsid w:val="00F2603D"/>
    <w:rsid w:val="00F32B2C"/>
    <w:rsid w:val="00F35FA0"/>
    <w:rsid w:val="00F40AE9"/>
    <w:rsid w:val="00F42FE8"/>
    <w:rsid w:val="00F43C15"/>
    <w:rsid w:val="00F53967"/>
    <w:rsid w:val="00F57829"/>
    <w:rsid w:val="00F67D9F"/>
    <w:rsid w:val="00F7301C"/>
    <w:rsid w:val="00F732A7"/>
    <w:rsid w:val="00F7537F"/>
    <w:rsid w:val="00F8001E"/>
    <w:rsid w:val="00F87CBA"/>
    <w:rsid w:val="00FA03CC"/>
    <w:rsid w:val="00FA0F42"/>
    <w:rsid w:val="00FA2C68"/>
    <w:rsid w:val="00FB1EF4"/>
    <w:rsid w:val="00FB44B5"/>
    <w:rsid w:val="00FB4896"/>
    <w:rsid w:val="00FB6EC8"/>
    <w:rsid w:val="00FC2CD7"/>
    <w:rsid w:val="00FD59B0"/>
    <w:rsid w:val="00FD7E49"/>
    <w:rsid w:val="00FF5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78"/>
    <o:shapelayout v:ext="edit">
      <o:idmap v:ext="edit" data="1"/>
    </o:shapelayout>
  </w:shapeDefaults>
  <w:decimalSymbol w:val="."/>
  <w:listSeparator w:val=","/>
  <w14:docId w14:val="0E8E5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 w:type="table" w:styleId="TableGrid">
    <w:name w:val="Table Grid"/>
    <w:basedOn w:val="TableNormal"/>
    <w:uiPriority w:val="59"/>
    <w:rsid w:val="007909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 w:type="table" w:styleId="TableGrid">
    <w:name w:val="Table Grid"/>
    <w:basedOn w:val="TableNormal"/>
    <w:uiPriority w:val="59"/>
    <w:rsid w:val="007909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402031">
      <w:bodyDiv w:val="1"/>
      <w:marLeft w:val="0"/>
      <w:marRight w:val="0"/>
      <w:marTop w:val="0"/>
      <w:marBottom w:val="0"/>
      <w:divBdr>
        <w:top w:val="none" w:sz="0" w:space="0" w:color="auto"/>
        <w:left w:val="none" w:sz="0" w:space="0" w:color="auto"/>
        <w:bottom w:val="none" w:sz="0" w:space="0" w:color="auto"/>
        <w:right w:val="none" w:sz="0" w:space="0" w:color="auto"/>
      </w:divBdr>
    </w:div>
    <w:div w:id="489249659">
      <w:bodyDiv w:val="1"/>
      <w:marLeft w:val="0"/>
      <w:marRight w:val="0"/>
      <w:marTop w:val="0"/>
      <w:marBottom w:val="0"/>
      <w:divBdr>
        <w:top w:val="none" w:sz="0" w:space="0" w:color="auto"/>
        <w:left w:val="none" w:sz="0" w:space="0" w:color="auto"/>
        <w:bottom w:val="none" w:sz="0" w:space="0" w:color="auto"/>
        <w:right w:val="none" w:sz="0" w:space="0" w:color="auto"/>
      </w:divBdr>
    </w:div>
    <w:div w:id="826239299">
      <w:bodyDiv w:val="1"/>
      <w:marLeft w:val="0"/>
      <w:marRight w:val="0"/>
      <w:marTop w:val="0"/>
      <w:marBottom w:val="0"/>
      <w:divBdr>
        <w:top w:val="none" w:sz="0" w:space="0" w:color="auto"/>
        <w:left w:val="none" w:sz="0" w:space="0" w:color="auto"/>
        <w:bottom w:val="none" w:sz="0" w:space="0" w:color="auto"/>
        <w:right w:val="none" w:sz="0" w:space="0" w:color="auto"/>
      </w:divBdr>
    </w:div>
    <w:div w:id="1465125185">
      <w:bodyDiv w:val="1"/>
      <w:marLeft w:val="0"/>
      <w:marRight w:val="0"/>
      <w:marTop w:val="0"/>
      <w:marBottom w:val="0"/>
      <w:divBdr>
        <w:top w:val="none" w:sz="0" w:space="0" w:color="auto"/>
        <w:left w:val="none" w:sz="0" w:space="0" w:color="auto"/>
        <w:bottom w:val="none" w:sz="0" w:space="0" w:color="auto"/>
        <w:right w:val="none" w:sz="0" w:space="0" w:color="auto"/>
      </w:divBdr>
    </w:div>
    <w:div w:id="1734623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8.wmf"/><Relationship Id="rId26" Type="http://schemas.openxmlformats.org/officeDocument/2006/relationships/image" Target="media/image16.wmf"/><Relationship Id="rId39" Type="http://schemas.openxmlformats.org/officeDocument/2006/relationships/image" Target="media/image29.wmf"/><Relationship Id="rId21" Type="http://schemas.openxmlformats.org/officeDocument/2006/relationships/image" Target="media/image11.wmf"/><Relationship Id="rId34" Type="http://schemas.openxmlformats.org/officeDocument/2006/relationships/image" Target="media/image24.wmf"/><Relationship Id="rId42" Type="http://schemas.openxmlformats.org/officeDocument/2006/relationships/image" Target="media/image32.wmf"/><Relationship Id="rId47" Type="http://schemas.openxmlformats.org/officeDocument/2006/relationships/image" Target="media/image37.wmf"/><Relationship Id="rId50" Type="http://schemas.openxmlformats.org/officeDocument/2006/relationships/image" Target="media/image40.wmf"/><Relationship Id="rId55" Type="http://schemas.openxmlformats.org/officeDocument/2006/relationships/image" Target="media/image44.wmf"/><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7.wmf"/><Relationship Id="rId25" Type="http://schemas.openxmlformats.org/officeDocument/2006/relationships/image" Target="media/image15.wmf"/><Relationship Id="rId33" Type="http://schemas.openxmlformats.org/officeDocument/2006/relationships/image" Target="media/image23.wmf"/><Relationship Id="rId38" Type="http://schemas.openxmlformats.org/officeDocument/2006/relationships/image" Target="media/image28.wmf"/><Relationship Id="rId46" Type="http://schemas.openxmlformats.org/officeDocument/2006/relationships/image" Target="media/image36.wmf"/><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10.wmf"/><Relationship Id="rId29" Type="http://schemas.openxmlformats.org/officeDocument/2006/relationships/image" Target="media/image19.wmf"/><Relationship Id="rId41" Type="http://schemas.openxmlformats.org/officeDocument/2006/relationships/image" Target="media/image31.wmf"/><Relationship Id="rId54" Type="http://schemas.openxmlformats.org/officeDocument/2006/relationships/image" Target="media/image43.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image" Target="media/image14.wmf"/><Relationship Id="rId32" Type="http://schemas.openxmlformats.org/officeDocument/2006/relationships/image" Target="media/image22.wmf"/><Relationship Id="rId37" Type="http://schemas.openxmlformats.org/officeDocument/2006/relationships/image" Target="media/image27.wmf"/><Relationship Id="rId40" Type="http://schemas.openxmlformats.org/officeDocument/2006/relationships/image" Target="media/image30.wmf"/><Relationship Id="rId45" Type="http://schemas.openxmlformats.org/officeDocument/2006/relationships/image" Target="media/image35.wmf"/><Relationship Id="rId53" Type="http://schemas.openxmlformats.org/officeDocument/2006/relationships/oleObject" Target="embeddings/oleObject1.bin"/><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13.wmf"/><Relationship Id="rId28" Type="http://schemas.openxmlformats.org/officeDocument/2006/relationships/image" Target="media/image18.wmf"/><Relationship Id="rId36" Type="http://schemas.openxmlformats.org/officeDocument/2006/relationships/image" Target="media/image26.wmf"/><Relationship Id="rId49" Type="http://schemas.openxmlformats.org/officeDocument/2006/relationships/image" Target="media/image39.wmf"/><Relationship Id="rId57" Type="http://schemas.openxmlformats.org/officeDocument/2006/relationships/image" Target="media/image46.wmf"/><Relationship Id="rId10" Type="http://schemas.openxmlformats.org/officeDocument/2006/relationships/hyperlink" Target="https://seqware.github.io/" TargetMode="External"/><Relationship Id="rId19" Type="http://schemas.openxmlformats.org/officeDocument/2006/relationships/image" Target="media/image9.wmf"/><Relationship Id="rId31" Type="http://schemas.openxmlformats.org/officeDocument/2006/relationships/image" Target="media/image21.wmf"/><Relationship Id="rId44" Type="http://schemas.openxmlformats.org/officeDocument/2006/relationships/image" Target="media/image34.wmf"/><Relationship Id="rId52" Type="http://schemas.openxmlformats.org/officeDocument/2006/relationships/image" Target="media/image42.wmf"/><Relationship Id="rId4" Type="http://schemas.microsoft.com/office/2007/relationships/stylesWithEffects" Target="stylesWithEffects.xml"/><Relationship Id="rId9" Type="http://schemas.openxmlformats.org/officeDocument/2006/relationships/hyperlink" Target="https://tcga-data.nci.nih.gov/tcga/dataAccessMatrix.htm" TargetMode="External"/><Relationship Id="rId14" Type="http://schemas.openxmlformats.org/officeDocument/2006/relationships/image" Target="media/image4.wmf"/><Relationship Id="rId22" Type="http://schemas.openxmlformats.org/officeDocument/2006/relationships/image" Target="media/image12.wmf"/><Relationship Id="rId27" Type="http://schemas.openxmlformats.org/officeDocument/2006/relationships/image" Target="media/image17.wmf"/><Relationship Id="rId30" Type="http://schemas.openxmlformats.org/officeDocument/2006/relationships/image" Target="media/image20.wmf"/><Relationship Id="rId35" Type="http://schemas.openxmlformats.org/officeDocument/2006/relationships/image" Target="media/image25.wmf"/><Relationship Id="rId43" Type="http://schemas.openxmlformats.org/officeDocument/2006/relationships/image" Target="media/image33.wmf"/><Relationship Id="rId48" Type="http://schemas.openxmlformats.org/officeDocument/2006/relationships/image" Target="media/image38.wmf"/><Relationship Id="rId56" Type="http://schemas.openxmlformats.org/officeDocument/2006/relationships/image" Target="media/image45.wmf"/><Relationship Id="rId8" Type="http://schemas.openxmlformats.org/officeDocument/2006/relationships/endnotes" Target="endnotes.xml"/><Relationship Id="rId51" Type="http://schemas.openxmlformats.org/officeDocument/2006/relationships/image" Target="media/image41.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70B7BA-D766-43D4-940B-90C11407B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2</Pages>
  <Words>7859</Words>
  <Characters>44802</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525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hel, Pierre (NIH/NIEHS) [E]</dc:creator>
  <cp:lastModifiedBy>sysprep</cp:lastModifiedBy>
  <cp:revision>4</cp:revision>
  <cp:lastPrinted>2014-11-06T18:49:00Z</cp:lastPrinted>
  <dcterms:created xsi:type="dcterms:W3CDTF">2015-06-03T20:37:00Z</dcterms:created>
  <dcterms:modified xsi:type="dcterms:W3CDTF">2015-06-03T20:56:00Z</dcterms:modified>
</cp:coreProperties>
</file>